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624C81" w14:textId="77777777" w:rsidR="00F57B4E" w:rsidRPr="00E435B8" w:rsidRDefault="00AD2BC1" w:rsidP="00AD2BC1">
      <w:pPr>
        <w:jc w:val="center"/>
        <w:rPr>
          <w:rFonts w:ascii="Times New Roman" w:hAnsi="Times New Roman" w:cs="Times New Roman"/>
          <w:b/>
          <w:smallCaps/>
          <w:sz w:val="28"/>
          <w:szCs w:val="28"/>
        </w:rPr>
      </w:pPr>
      <w:r w:rsidRPr="00E435B8">
        <w:rPr>
          <w:rFonts w:ascii="Times New Roman" w:hAnsi="Times New Roman" w:cs="Times New Roman"/>
          <w:b/>
          <w:smallCaps/>
          <w:sz w:val="28"/>
          <w:szCs w:val="28"/>
        </w:rPr>
        <w:t>Sarah E. Bruhn</w:t>
      </w:r>
    </w:p>
    <w:p w14:paraId="1F1DD379" w14:textId="77777777" w:rsidR="005F4BC4" w:rsidRPr="005F4BC4" w:rsidRDefault="005F4BC4" w:rsidP="00AD2BC1">
      <w:pPr>
        <w:jc w:val="center"/>
        <w:rPr>
          <w:rFonts w:ascii="Times New Roman" w:hAnsi="Times New Roman" w:cs="Times New Roman"/>
        </w:rPr>
      </w:pPr>
      <w:r w:rsidRPr="005F4BC4">
        <w:rPr>
          <w:rFonts w:ascii="Times New Roman" w:hAnsi="Times New Roman" w:cs="Times New Roman"/>
        </w:rPr>
        <w:t>65 Murdock Street</w:t>
      </w:r>
    </w:p>
    <w:p w14:paraId="56467DEE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 w:rsidRPr="005F4BC4">
        <w:rPr>
          <w:rFonts w:ascii="Times New Roman" w:hAnsi="Times New Roman" w:cs="Times New Roman"/>
        </w:rPr>
        <w:t>So</w:t>
      </w:r>
      <w:r>
        <w:rPr>
          <w:rFonts w:ascii="Times New Roman" w:hAnsi="Times New Roman" w:cs="Times New Roman"/>
        </w:rPr>
        <w:t>merville, MA 02145</w:t>
      </w:r>
    </w:p>
    <w:p w14:paraId="6959FD68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1.338.3358</w:t>
      </w:r>
    </w:p>
    <w:p w14:paraId="3C5B78D7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 w:rsidRPr="005F4BC4">
        <w:rPr>
          <w:rFonts w:ascii="Times New Roman" w:hAnsi="Times New Roman" w:cs="Times New Roman"/>
        </w:rPr>
        <w:t>sarahbruhn@g.harvard.edu</w:t>
      </w:r>
    </w:p>
    <w:p w14:paraId="1C37A5D3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</w:p>
    <w:p w14:paraId="0EB50917" w14:textId="77777777" w:rsidR="00757E7B" w:rsidRDefault="005F4BC4" w:rsidP="005F4BC4">
      <w:pPr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Education</w:t>
      </w:r>
    </w:p>
    <w:p w14:paraId="6A6DE5E5" w14:textId="522A67D5" w:rsidR="00DC2574" w:rsidRPr="00757E7B" w:rsidRDefault="00DC2574" w:rsidP="005F4BC4">
      <w:pPr>
        <w:rPr>
          <w:rFonts w:ascii="Times New Roman" w:hAnsi="Times New Roman" w:cs="Times New Roman"/>
          <w:b/>
          <w:smallCaps/>
        </w:rPr>
      </w:pPr>
      <w:r w:rsidRPr="00DC2574">
        <w:rPr>
          <w:rFonts w:ascii="Times New Roman" w:hAnsi="Times New Roman" w:cs="Times New Roman"/>
          <w:b/>
        </w:rPr>
        <w:tab/>
      </w:r>
    </w:p>
    <w:p w14:paraId="1519622D" w14:textId="77777777" w:rsidR="00DC2574" w:rsidRDefault="00DC2574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Harvard University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</w:rPr>
        <w:t>Expected 2021</w:t>
      </w:r>
    </w:p>
    <w:p w14:paraId="09D825FA" w14:textId="77777777" w:rsidR="00DC2574" w:rsidRPr="00DC2574" w:rsidRDefault="00DC2574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h.D. in Education</w:t>
      </w:r>
    </w:p>
    <w:p w14:paraId="4435A231" w14:textId="77777777" w:rsidR="00DC2574" w:rsidRDefault="00B72D62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entration: Cultures, Institutions, and Society</w:t>
      </w:r>
    </w:p>
    <w:p w14:paraId="589BF862" w14:textId="38F4BF43" w:rsidR="00B72D62" w:rsidRDefault="00B22371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visor: Sara</w:t>
      </w:r>
      <w:r w:rsidR="00B72D62">
        <w:rPr>
          <w:rFonts w:ascii="Times New Roman" w:hAnsi="Times New Roman" w:cs="Times New Roman"/>
        </w:rPr>
        <w:t xml:space="preserve"> Lawrence-Lightfoot </w:t>
      </w:r>
    </w:p>
    <w:p w14:paraId="7294A57C" w14:textId="77777777" w:rsidR="00B72D62" w:rsidRPr="00B72D62" w:rsidRDefault="00B72D62" w:rsidP="00DC2574">
      <w:pPr>
        <w:rPr>
          <w:rFonts w:ascii="Times New Roman" w:hAnsi="Times New Roman" w:cs="Times New Roman"/>
        </w:rPr>
      </w:pPr>
    </w:p>
    <w:p w14:paraId="4B9D76BD" w14:textId="77777777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Harvard Graduate School of Education</w:t>
      </w:r>
      <w:r w:rsidRPr="00DC2574">
        <w:rPr>
          <w:rFonts w:ascii="Times New Roman" w:hAnsi="Times New Roman" w:cs="Times New Roman"/>
        </w:rPr>
        <w:t>, Cambridge, MA</w:t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  <w:t xml:space="preserve">             </w:t>
      </w:r>
      <w:r w:rsidR="00B72D62"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</w:rPr>
        <w:t>2013</w:t>
      </w:r>
    </w:p>
    <w:p w14:paraId="72E111B1" w14:textId="77777777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Ed.M. in School Leadership</w:t>
      </w:r>
    </w:p>
    <w:p w14:paraId="3F7095C2" w14:textId="77777777" w:rsidR="00DC2574" w:rsidRPr="00DC2574" w:rsidRDefault="00DC2574" w:rsidP="00DC2574">
      <w:pPr>
        <w:rPr>
          <w:rFonts w:ascii="Times New Roman" w:hAnsi="Times New Roman" w:cs="Times New Roman"/>
          <w:b/>
        </w:rPr>
      </w:pPr>
    </w:p>
    <w:p w14:paraId="5D2E0107" w14:textId="775E39A2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American University,</w:t>
      </w:r>
      <w:r w:rsidRPr="00DC2574">
        <w:rPr>
          <w:rFonts w:ascii="Times New Roman" w:hAnsi="Times New Roman" w:cs="Times New Roman"/>
        </w:rPr>
        <w:t xml:space="preserve"> Washington, DC                                                                         </w:t>
      </w:r>
      <w:r>
        <w:rPr>
          <w:rFonts w:ascii="Times New Roman" w:hAnsi="Times New Roman" w:cs="Times New Roman"/>
        </w:rPr>
        <w:tab/>
        <w:t xml:space="preserve">   2008</w:t>
      </w:r>
    </w:p>
    <w:p w14:paraId="48EA434F" w14:textId="77777777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M.A. in Teaching English to Speakers of Other Languages</w:t>
      </w:r>
    </w:p>
    <w:p w14:paraId="5E24F867" w14:textId="77777777" w:rsidR="00DC2574" w:rsidRPr="00DC2574" w:rsidRDefault="00DC2574" w:rsidP="00DC2574">
      <w:pPr>
        <w:tabs>
          <w:tab w:val="left" w:pos="1547"/>
        </w:tabs>
        <w:spacing w:line="240" w:lineRule="exact"/>
        <w:rPr>
          <w:rFonts w:ascii="Times New Roman" w:hAnsi="Times New Roman" w:cs="Times New Roman"/>
          <w:b/>
        </w:rPr>
      </w:pPr>
    </w:p>
    <w:p w14:paraId="507873BA" w14:textId="77777777" w:rsidR="00B22371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  <w:b/>
        </w:rPr>
        <w:t>Vassar College,</w:t>
      </w:r>
      <w:r w:rsidRPr="00DC2574">
        <w:rPr>
          <w:rFonts w:ascii="Times New Roman" w:hAnsi="Times New Roman" w:cs="Times New Roman"/>
        </w:rPr>
        <w:t xml:space="preserve"> Poughkeepsie, NY</w:t>
      </w:r>
      <w:r w:rsidRPr="00DC2574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        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2004</w:t>
      </w:r>
      <w:r>
        <w:rPr>
          <w:rFonts w:ascii="Times New Roman" w:hAnsi="Times New Roman" w:cs="Times New Roman"/>
        </w:rPr>
        <w:tab/>
        <w:t xml:space="preserve">          </w:t>
      </w:r>
      <w:r w:rsidRPr="00DC2574">
        <w:rPr>
          <w:rFonts w:ascii="Times New Roman" w:hAnsi="Times New Roman" w:cs="Times New Roman"/>
        </w:rPr>
        <w:t>B.A. in American Culture</w:t>
      </w:r>
      <w:r w:rsidR="00757E7B">
        <w:rPr>
          <w:rFonts w:ascii="Times New Roman" w:hAnsi="Times New Roman" w:cs="Times New Roman"/>
        </w:rPr>
        <w:t xml:space="preserve"> </w:t>
      </w:r>
    </w:p>
    <w:p w14:paraId="620138DE" w14:textId="37FC9730" w:rsidR="0078438C" w:rsidRPr="00757E7B" w:rsidRDefault="0078438C" w:rsidP="00DC2574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General and Departmental Honors</w:t>
      </w:r>
      <w:r w:rsidR="00DC2574" w:rsidRPr="00DC2574">
        <w:rPr>
          <w:rFonts w:ascii="Times New Roman" w:hAnsi="Times New Roman" w:cs="Times New Roman"/>
        </w:rPr>
        <w:t xml:space="preserve"> </w:t>
      </w:r>
    </w:p>
    <w:p w14:paraId="65DECC4F" w14:textId="72A8F781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Phi Beta Kappa</w:t>
      </w:r>
    </w:p>
    <w:p w14:paraId="4DEE0BD3" w14:textId="5E78A6D2" w:rsidR="00B72D62" w:rsidRPr="00DC2574" w:rsidRDefault="00DC2574" w:rsidP="002C4362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 xml:space="preserve">American Culture </w:t>
      </w:r>
      <w:r w:rsidR="00B85A84">
        <w:rPr>
          <w:rFonts w:ascii="Times New Roman" w:hAnsi="Times New Roman" w:cs="Times New Roman"/>
        </w:rPr>
        <w:t xml:space="preserve">Book </w:t>
      </w:r>
      <w:r w:rsidRPr="00DC2574">
        <w:rPr>
          <w:rFonts w:ascii="Times New Roman" w:hAnsi="Times New Roman" w:cs="Times New Roman"/>
        </w:rPr>
        <w:t>Award</w:t>
      </w:r>
      <w:r w:rsidR="00B85A84">
        <w:rPr>
          <w:rFonts w:ascii="Times New Roman" w:hAnsi="Times New Roman" w:cs="Times New Roman"/>
        </w:rPr>
        <w:t xml:space="preserve"> for Outstanding Thesis</w:t>
      </w:r>
      <w:r w:rsidR="002C4362">
        <w:rPr>
          <w:rFonts w:ascii="Times New Roman" w:hAnsi="Times New Roman" w:cs="Times New Roman"/>
        </w:rPr>
        <w:t xml:space="preserve">: </w:t>
      </w:r>
      <w:r w:rsidR="00B85A84">
        <w:rPr>
          <w:rFonts w:ascii="Times New Roman" w:hAnsi="Times New Roman" w:cs="Times New Roman"/>
        </w:rPr>
        <w:t>“Landscape, Gender, and Power: Perceptions of Plac</w:t>
      </w:r>
      <w:r w:rsidR="002C4362">
        <w:rPr>
          <w:rFonts w:ascii="Times New Roman" w:hAnsi="Times New Roman" w:cs="Times New Roman"/>
        </w:rPr>
        <w:t xml:space="preserve">e Among Navajo, Hope and Pueblo </w:t>
      </w:r>
      <w:r w:rsidR="00B85A84">
        <w:rPr>
          <w:rFonts w:ascii="Times New Roman" w:hAnsi="Times New Roman" w:cs="Times New Roman"/>
        </w:rPr>
        <w:t>Women”</w:t>
      </w:r>
    </w:p>
    <w:p w14:paraId="40487CA9" w14:textId="77777777" w:rsidR="00DC2574" w:rsidRDefault="00DC2574" w:rsidP="005F4BC4">
      <w:pPr>
        <w:rPr>
          <w:rFonts w:ascii="Times New Roman" w:hAnsi="Times New Roman" w:cs="Times New Roman"/>
          <w:b/>
          <w:smallCaps/>
        </w:rPr>
      </w:pPr>
    </w:p>
    <w:p w14:paraId="167C510F" w14:textId="02CAFAE1" w:rsidR="006F50AD" w:rsidRDefault="006F50AD" w:rsidP="006F50AD">
      <w:pPr>
        <w:rPr>
          <w:rFonts w:ascii="Times New Roman" w:hAnsi="Times New Roman" w:cs="Times New Roman"/>
          <w:smallCaps/>
        </w:rPr>
      </w:pPr>
      <w:proofErr w:type="gramStart"/>
      <w:r>
        <w:rPr>
          <w:rFonts w:ascii="Times New Roman" w:hAnsi="Times New Roman" w:cs="Times New Roman"/>
          <w:b/>
          <w:smallCaps/>
        </w:rPr>
        <w:t xml:space="preserve">Research </w:t>
      </w:r>
      <w:r w:rsidR="002B4BE7">
        <w:rPr>
          <w:rFonts w:ascii="Times New Roman" w:hAnsi="Times New Roman" w:cs="Times New Roman"/>
          <w:b/>
          <w:smallCaps/>
        </w:rPr>
        <w:t xml:space="preserve"> </w:t>
      </w:r>
      <w:r>
        <w:rPr>
          <w:rFonts w:ascii="Times New Roman" w:hAnsi="Times New Roman" w:cs="Times New Roman"/>
          <w:b/>
          <w:smallCaps/>
        </w:rPr>
        <w:t>Interests</w:t>
      </w:r>
      <w:proofErr w:type="gramEnd"/>
    </w:p>
    <w:p w14:paraId="162A12E4" w14:textId="78CE291A" w:rsidR="00B57830" w:rsidRPr="00B57830" w:rsidRDefault="000923CF" w:rsidP="00B57830">
      <w:pPr>
        <w:pStyle w:val="ListParagraph"/>
        <w:numPr>
          <w:ilvl w:val="0"/>
          <w:numId w:val="6"/>
        </w:numPr>
        <w:rPr>
          <w:smallCaps/>
        </w:rPr>
      </w:pPr>
      <w:r>
        <w:t>Migration</w:t>
      </w:r>
      <w:r w:rsidR="00A440C0">
        <w:t xml:space="preserve"> and belonging</w:t>
      </w:r>
      <w:r w:rsidR="00366C77">
        <w:t>, i</w:t>
      </w:r>
      <w:r w:rsidR="00456B3D">
        <w:t xml:space="preserve">mmigrant children and families, </w:t>
      </w:r>
      <w:r>
        <w:t xml:space="preserve">parental engagement, </w:t>
      </w:r>
      <w:r w:rsidR="006F50AD">
        <w:t>educational inequality, ra</w:t>
      </w:r>
      <w:r w:rsidR="00DD19DF">
        <w:t xml:space="preserve">ce and racism, </w:t>
      </w:r>
      <w:r w:rsidR="002A2E90">
        <w:t xml:space="preserve">residential and school </w:t>
      </w:r>
      <w:r w:rsidR="007C1693">
        <w:t>segregation</w:t>
      </w:r>
    </w:p>
    <w:p w14:paraId="1DDA1364" w14:textId="77777777" w:rsidR="0010654C" w:rsidRPr="005F4BC4" w:rsidRDefault="0010654C" w:rsidP="005F4BC4">
      <w:pPr>
        <w:rPr>
          <w:rFonts w:ascii="Times New Roman" w:hAnsi="Times New Roman" w:cs="Times New Roman"/>
          <w:b/>
          <w:smallCaps/>
        </w:rPr>
      </w:pPr>
    </w:p>
    <w:p w14:paraId="5226B3E0" w14:textId="68A811BA" w:rsidR="005F4BC4" w:rsidRDefault="00982865" w:rsidP="00982865">
      <w:pPr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 xml:space="preserve">Research </w:t>
      </w:r>
      <w:r w:rsidR="00FD6CB3">
        <w:rPr>
          <w:rFonts w:ascii="Times New Roman" w:hAnsi="Times New Roman" w:cs="Times New Roman"/>
          <w:b/>
          <w:smallCaps/>
        </w:rPr>
        <w:t xml:space="preserve">and Editorial </w:t>
      </w:r>
      <w:r w:rsidRPr="00B72D62">
        <w:rPr>
          <w:rFonts w:ascii="Times New Roman" w:hAnsi="Times New Roman" w:cs="Times New Roman"/>
          <w:b/>
          <w:smallCaps/>
        </w:rPr>
        <w:t>Experience</w:t>
      </w:r>
    </w:p>
    <w:p w14:paraId="4A6F7B60" w14:textId="01BF91F3" w:rsidR="00982865" w:rsidRDefault="00982865" w:rsidP="00982865">
      <w:pPr>
        <w:rPr>
          <w:rFonts w:ascii="Times New Roman" w:hAnsi="Times New Roman" w:cs="Times New Roman"/>
          <w:b/>
          <w:smallCaps/>
        </w:rPr>
      </w:pPr>
    </w:p>
    <w:p w14:paraId="6373E14A" w14:textId="77777777" w:rsidR="00FD6CB3" w:rsidRDefault="00FD6CB3" w:rsidP="00FD6C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rvard Educational Review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   2018-2019</w:t>
      </w:r>
    </w:p>
    <w:p w14:paraId="3135AF69" w14:textId="7397290E" w:rsidR="004A15D2" w:rsidRDefault="004A15D2" w:rsidP="00FD6C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mbridge, MA</w:t>
      </w:r>
    </w:p>
    <w:p w14:paraId="6F96CDF0" w14:textId="77777777" w:rsidR="00FD6CB3" w:rsidRDefault="00FD6CB3" w:rsidP="00FD6CB3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Co-Chair and Editor</w:t>
      </w:r>
    </w:p>
    <w:p w14:paraId="07676C46" w14:textId="22CC7FE9" w:rsidR="00FD6CB3" w:rsidRDefault="00FD6CB3" w:rsidP="00FD6CB3">
      <w:pPr>
        <w:pStyle w:val="ListParagraph"/>
        <w:numPr>
          <w:ilvl w:val="0"/>
          <w:numId w:val="11"/>
        </w:numPr>
      </w:pPr>
      <w:r>
        <w:t xml:space="preserve">Oversee editorial and production </w:t>
      </w:r>
      <w:r w:rsidR="004A15D2">
        <w:t>dimensions of the highly ranked generalist journal</w:t>
      </w:r>
    </w:p>
    <w:p w14:paraId="25B1651D" w14:textId="71E96B76" w:rsidR="00FD6CB3" w:rsidRDefault="00FD6CB3" w:rsidP="00FD6CB3">
      <w:pPr>
        <w:pStyle w:val="ListParagraph"/>
        <w:numPr>
          <w:ilvl w:val="0"/>
          <w:numId w:val="11"/>
        </w:numPr>
      </w:pPr>
      <w:r>
        <w:t xml:space="preserve">Screen, review, and participate in selection of articles for publication </w:t>
      </w:r>
    </w:p>
    <w:p w14:paraId="2180DF68" w14:textId="77777777" w:rsidR="00FD6CB3" w:rsidRDefault="00FD6CB3" w:rsidP="00FD6CB3">
      <w:pPr>
        <w:pStyle w:val="ListParagraph"/>
        <w:numPr>
          <w:ilvl w:val="0"/>
          <w:numId w:val="11"/>
        </w:numPr>
      </w:pPr>
      <w:r>
        <w:t>Communicate with authors to provide feedback on submitted materials</w:t>
      </w:r>
    </w:p>
    <w:p w14:paraId="68075266" w14:textId="77777777" w:rsidR="00FD6CB3" w:rsidRPr="00A440C0" w:rsidRDefault="00FD6CB3" w:rsidP="00FD6CB3">
      <w:pPr>
        <w:pStyle w:val="ListParagraph"/>
        <w:numPr>
          <w:ilvl w:val="0"/>
          <w:numId w:val="11"/>
        </w:numPr>
      </w:pPr>
      <w:r>
        <w:t>Collaborate with co-editors to manage journal, maintain author relations, and ensure publication of high-quality, innovative research and essays in education</w:t>
      </w:r>
    </w:p>
    <w:p w14:paraId="028BAAAB" w14:textId="77777777" w:rsidR="00A440C0" w:rsidRDefault="00A440C0" w:rsidP="00982865">
      <w:pPr>
        <w:rPr>
          <w:rFonts w:ascii="Times New Roman" w:hAnsi="Times New Roman" w:cs="Times New Roman"/>
        </w:rPr>
      </w:pPr>
    </w:p>
    <w:p w14:paraId="72089D51" w14:textId="0244F5C6" w:rsidR="00982865" w:rsidRDefault="00982865" w:rsidP="009828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ing Caring Common Project</w:t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  <w:t xml:space="preserve">      </w:t>
      </w:r>
      <w:r w:rsidR="001E6BDC">
        <w:rPr>
          <w:rFonts w:ascii="Times New Roman" w:hAnsi="Times New Roman" w:cs="Times New Roman"/>
        </w:rPr>
        <w:t>2016</w:t>
      </w:r>
      <w:r w:rsidR="00EC7983">
        <w:rPr>
          <w:rFonts w:ascii="Times New Roman" w:hAnsi="Times New Roman" w:cs="Times New Roman"/>
        </w:rPr>
        <w:t>-2017</w:t>
      </w:r>
    </w:p>
    <w:p w14:paraId="2D4EC3F0" w14:textId="69471745" w:rsidR="00982865" w:rsidRDefault="00982865" w:rsidP="00982865">
      <w:pPr>
        <w:rPr>
          <w:rFonts w:ascii="Times New Roman" w:hAnsi="Times New Roman" w:cs="Times New Roman"/>
        </w:rPr>
      </w:pPr>
      <w:r w:rsidRPr="00982865">
        <w:rPr>
          <w:rFonts w:ascii="Times New Roman" w:hAnsi="Times New Roman" w:cs="Times New Roman"/>
        </w:rPr>
        <w:t>Harvard Graduate School of Education</w:t>
      </w:r>
      <w:r>
        <w:rPr>
          <w:rFonts w:ascii="Times New Roman" w:hAnsi="Times New Roman" w:cs="Times New Roman"/>
        </w:rPr>
        <w:t>, Cambridge</w:t>
      </w:r>
      <w:r w:rsidR="002877A2">
        <w:rPr>
          <w:rFonts w:ascii="Times New Roman" w:hAnsi="Times New Roman" w:cs="Times New Roman"/>
        </w:rPr>
        <w:t>, MA</w:t>
      </w:r>
    </w:p>
    <w:p w14:paraId="3AC791C1" w14:textId="152F7A39" w:rsidR="001E6BDC" w:rsidRDefault="001E6BDC" w:rsidP="009828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incipal Investigator: Richard Weissbourd</w:t>
      </w:r>
    </w:p>
    <w:p w14:paraId="5DB713E3" w14:textId="5E9547F1" w:rsidR="0088721F" w:rsidRDefault="0088721F" w:rsidP="00982865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Research Assistant</w:t>
      </w:r>
    </w:p>
    <w:p w14:paraId="336E59A5" w14:textId="0063DA81" w:rsidR="0088721F" w:rsidRPr="0088721F" w:rsidRDefault="0088721F" w:rsidP="00682D49">
      <w:pPr>
        <w:pStyle w:val="ListParagraph"/>
        <w:numPr>
          <w:ilvl w:val="0"/>
          <w:numId w:val="5"/>
        </w:numPr>
        <w:rPr>
          <w:i/>
        </w:rPr>
      </w:pPr>
      <w:r>
        <w:t>Reviewed literature related to parents’ perceptions of inequality</w:t>
      </w:r>
    </w:p>
    <w:p w14:paraId="0AE8892A" w14:textId="69FC9CE0" w:rsidR="00B66FBD" w:rsidRPr="004B1C82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>Developed interview protocol to explore how parents talk with their children about inequality and parental beliefs about socio-economic school integration</w:t>
      </w:r>
    </w:p>
    <w:p w14:paraId="4B7887C0" w14:textId="1B1B2C32" w:rsidR="004B1C82" w:rsidRPr="004B1C82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>Conducted interviews with parents across the country and local focus groups</w:t>
      </w:r>
    </w:p>
    <w:p w14:paraId="15E2B6EC" w14:textId="77777777" w:rsidR="00B66FBD" w:rsidRDefault="00B66FBD" w:rsidP="001E6BDC">
      <w:pPr>
        <w:rPr>
          <w:rFonts w:ascii="Times New Roman" w:hAnsi="Times New Roman" w:cs="Times New Roman"/>
        </w:rPr>
      </w:pPr>
    </w:p>
    <w:p w14:paraId="23B2CE0B" w14:textId="67549C76" w:rsidR="001E6BDC" w:rsidRPr="001E6BDC" w:rsidRDefault="001E6BDC" w:rsidP="001E6BDC">
      <w:pPr>
        <w:rPr>
          <w:rFonts w:ascii="Times New Roman" w:hAnsi="Times New Roman" w:cs="Times New Roman"/>
        </w:rPr>
      </w:pPr>
      <w:r w:rsidRPr="001E6BDC">
        <w:rPr>
          <w:rFonts w:ascii="Times New Roman" w:hAnsi="Times New Roman" w:cs="Times New Roman"/>
        </w:rPr>
        <w:t xml:space="preserve">National Poverty Center  </w:t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</w:r>
      <w:r w:rsidR="002877A2">
        <w:rPr>
          <w:rFonts w:ascii="Times New Roman" w:hAnsi="Times New Roman" w:cs="Times New Roman"/>
        </w:rPr>
        <w:tab/>
        <w:t>2011</w:t>
      </w:r>
    </w:p>
    <w:p w14:paraId="430B97AD" w14:textId="34035860" w:rsidR="001E6BDC" w:rsidRPr="001E6BDC" w:rsidRDefault="001E6BDC" w:rsidP="001E6BDC">
      <w:pPr>
        <w:rPr>
          <w:rFonts w:ascii="Times New Roman" w:hAnsi="Times New Roman" w:cs="Times New Roman"/>
          <w:i/>
        </w:rPr>
      </w:pPr>
      <w:r w:rsidRPr="001E6BDC">
        <w:rPr>
          <w:rFonts w:ascii="Times New Roman" w:hAnsi="Times New Roman" w:cs="Times New Roman"/>
        </w:rPr>
        <w:t xml:space="preserve">The University of Michigan, Ann Arbor, MI </w:t>
      </w:r>
      <w:r w:rsidRPr="001E6BDC">
        <w:rPr>
          <w:rFonts w:ascii="Times New Roman" w:hAnsi="Times New Roman" w:cs="Times New Roman"/>
        </w:rPr>
        <w:tab/>
      </w:r>
      <w:r w:rsidRPr="001E6BDC">
        <w:rPr>
          <w:rFonts w:ascii="Times New Roman" w:hAnsi="Times New Roman" w:cs="Times New Roman"/>
        </w:rPr>
        <w:tab/>
        <w:t xml:space="preserve">     </w:t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 w:rsidRPr="001E6BD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</w:p>
    <w:p w14:paraId="2EC6B013" w14:textId="77777777" w:rsidR="001E6BDC" w:rsidRDefault="001E6BDC" w:rsidP="001E6BDC">
      <w:pPr>
        <w:rPr>
          <w:rFonts w:ascii="Times New Roman" w:hAnsi="Times New Roman" w:cs="Times New Roman"/>
          <w:i/>
        </w:rPr>
      </w:pPr>
      <w:r w:rsidRPr="001E6BDC">
        <w:rPr>
          <w:rFonts w:ascii="Times New Roman" w:hAnsi="Times New Roman" w:cs="Times New Roman"/>
          <w:i/>
        </w:rPr>
        <w:t>Research Assistant</w:t>
      </w:r>
    </w:p>
    <w:p w14:paraId="2735FABD" w14:textId="5CE0E53F" w:rsidR="001E6BDC" w:rsidRPr="001E6BDC" w:rsidRDefault="001E6BDC" w:rsidP="001E6BD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incipal Investigator: Sandra Danziger</w:t>
      </w:r>
    </w:p>
    <w:p w14:paraId="51135B25" w14:textId="0EA8F62A" w:rsidR="0088721F" w:rsidRPr="001E6BDC" w:rsidRDefault="008008CF" w:rsidP="001E6BDC">
      <w:pPr>
        <w:numPr>
          <w:ilvl w:val="0"/>
          <w:numId w:val="1"/>
        </w:num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Interviewed</w:t>
      </w:r>
      <w:r w:rsidR="00757E7B" w:rsidRPr="001E6BDC">
        <w:rPr>
          <w:rFonts w:ascii="Times New Roman" w:hAnsi="Times New Roman" w:cs="Times New Roman"/>
        </w:rPr>
        <w:t xml:space="preserve"> low-income families </w:t>
      </w:r>
      <w:r w:rsidR="00757E7B">
        <w:rPr>
          <w:rFonts w:ascii="Times New Roman" w:hAnsi="Times New Roman" w:cs="Times New Roman"/>
        </w:rPr>
        <w:t>and e</w:t>
      </w:r>
      <w:r w:rsidR="00E453F6">
        <w:rPr>
          <w:rFonts w:ascii="Times New Roman" w:hAnsi="Times New Roman" w:cs="Times New Roman"/>
        </w:rPr>
        <w:t>xamined</w:t>
      </w:r>
      <w:r w:rsidR="001E6BDC" w:rsidRPr="001E6BDC">
        <w:rPr>
          <w:rFonts w:ascii="Times New Roman" w:hAnsi="Times New Roman" w:cs="Times New Roman"/>
        </w:rPr>
        <w:t xml:space="preserve"> </w:t>
      </w:r>
      <w:r w:rsidR="001E6BDC">
        <w:rPr>
          <w:rFonts w:ascii="Times New Roman" w:hAnsi="Times New Roman" w:cs="Times New Roman"/>
        </w:rPr>
        <w:t>data about</w:t>
      </w:r>
      <w:r w:rsidR="001E6BDC" w:rsidRPr="001E6BDC">
        <w:rPr>
          <w:rFonts w:ascii="Times New Roman" w:hAnsi="Times New Roman" w:cs="Times New Roman"/>
        </w:rPr>
        <w:t xml:space="preserve"> impact of poverty intervention program on access to services, employment, income, and civic engagement </w:t>
      </w:r>
    </w:p>
    <w:p w14:paraId="5E52606A" w14:textId="77777777" w:rsidR="002C4362" w:rsidRDefault="002C4362" w:rsidP="002B4BE7">
      <w:pPr>
        <w:spacing w:before="120" w:after="120"/>
        <w:rPr>
          <w:rFonts w:ascii="Times New Roman" w:hAnsi="Times New Roman" w:cs="Times New Roman"/>
          <w:b/>
          <w:smallCaps/>
        </w:rPr>
      </w:pPr>
    </w:p>
    <w:p w14:paraId="2C8F409A" w14:textId="77777777" w:rsidR="002B4BE7" w:rsidRPr="00B72D62" w:rsidRDefault="002B4BE7" w:rsidP="002B4BE7">
      <w:pPr>
        <w:spacing w:before="120" w:after="120"/>
        <w:rPr>
          <w:rFonts w:ascii="Times New Roman" w:hAnsi="Times New Roman" w:cs="Times New Roman"/>
          <w:smallCaps/>
        </w:rPr>
      </w:pPr>
      <w:r>
        <w:rPr>
          <w:rFonts w:ascii="Times New Roman" w:hAnsi="Times New Roman" w:cs="Times New Roman"/>
          <w:b/>
          <w:smallCaps/>
        </w:rPr>
        <w:t xml:space="preserve">Teaching </w:t>
      </w:r>
      <w:r w:rsidRPr="00B72D62">
        <w:rPr>
          <w:rFonts w:ascii="Times New Roman" w:hAnsi="Times New Roman" w:cs="Times New Roman"/>
          <w:b/>
          <w:smallCaps/>
        </w:rPr>
        <w:t>Experience</w:t>
      </w:r>
      <w:r w:rsidRPr="00B72D62">
        <w:rPr>
          <w:rFonts w:ascii="Times New Roman" w:hAnsi="Times New Roman" w:cs="Times New Roman"/>
          <w:smallCaps/>
        </w:rPr>
        <w:tab/>
      </w:r>
    </w:p>
    <w:p w14:paraId="0EAE0F38" w14:textId="77777777" w:rsidR="002B4BE7" w:rsidRPr="0015335C" w:rsidRDefault="002B4BE7" w:rsidP="002B4BE7">
      <w:pPr>
        <w:rPr>
          <w:rFonts w:ascii="Times New Roman" w:hAnsi="Times New Roman" w:cs="Times New Roman"/>
          <w:bCs/>
          <w:i/>
        </w:rPr>
      </w:pPr>
      <w:r w:rsidRPr="0015335C">
        <w:rPr>
          <w:rFonts w:ascii="Times New Roman" w:hAnsi="Times New Roman" w:cs="Times New Roman"/>
          <w:bCs/>
        </w:rPr>
        <w:t>Harvard Graduate School of Education, Cambridge, MA</w:t>
      </w:r>
      <w:r w:rsidRPr="0015335C">
        <w:rPr>
          <w:rFonts w:ascii="Times New Roman" w:hAnsi="Times New Roman" w:cs="Times New Roman"/>
          <w:bCs/>
        </w:rPr>
        <w:tab/>
      </w:r>
      <w:r w:rsidRPr="0015335C"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   2013-2016</w:t>
      </w:r>
      <w:r w:rsidRPr="0015335C">
        <w:rPr>
          <w:rFonts w:ascii="Times New Roman" w:hAnsi="Times New Roman" w:cs="Times New Roman"/>
          <w:bCs/>
        </w:rPr>
        <w:tab/>
      </w:r>
    </w:p>
    <w:p w14:paraId="468A7E75" w14:textId="77777777" w:rsidR="002B4BE7" w:rsidRDefault="002B4BE7" w:rsidP="004004D7">
      <w:pPr>
        <w:spacing w:after="120"/>
        <w:rPr>
          <w:rFonts w:ascii="Times New Roman" w:hAnsi="Times New Roman" w:cs="Times New Roman"/>
          <w:bCs/>
          <w:i/>
        </w:rPr>
      </w:pPr>
      <w:r w:rsidRPr="0015335C">
        <w:rPr>
          <w:rFonts w:ascii="Times New Roman" w:hAnsi="Times New Roman" w:cs="Times New Roman"/>
          <w:bCs/>
          <w:i/>
        </w:rPr>
        <w:t xml:space="preserve">Teaching Fellow </w:t>
      </w:r>
    </w:p>
    <w:p w14:paraId="0162E2D6" w14:textId="49A4D3AE" w:rsidR="004B1C82" w:rsidRDefault="004B1C82" w:rsidP="00125606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      </w:t>
      </w:r>
      <w:proofErr w:type="spellStart"/>
      <w:r>
        <w:rPr>
          <w:rFonts w:ascii="Times New Roman" w:hAnsi="Times New Roman" w:cs="Times New Roman"/>
          <w:bCs/>
        </w:rPr>
        <w:t>Proseminar</w:t>
      </w:r>
      <w:proofErr w:type="spellEnd"/>
      <w:r>
        <w:rPr>
          <w:rFonts w:ascii="Times New Roman" w:hAnsi="Times New Roman" w:cs="Times New Roman"/>
          <w:bCs/>
        </w:rPr>
        <w:t xml:space="preserve"> in Education with </w:t>
      </w:r>
      <w:proofErr w:type="spellStart"/>
      <w:r>
        <w:rPr>
          <w:rFonts w:ascii="Times New Roman" w:hAnsi="Times New Roman" w:cs="Times New Roman"/>
          <w:bCs/>
        </w:rPr>
        <w:t>Meira</w:t>
      </w:r>
      <w:proofErr w:type="spellEnd"/>
      <w:r>
        <w:rPr>
          <w:rFonts w:ascii="Times New Roman" w:hAnsi="Times New Roman" w:cs="Times New Roman"/>
          <w:bCs/>
        </w:rPr>
        <w:t xml:space="preserve"> Levinson</w:t>
      </w:r>
    </w:p>
    <w:p w14:paraId="2D808025" w14:textId="0F64841E" w:rsidR="004B1C82" w:rsidRDefault="00125606" w:rsidP="00125606">
      <w:pPr>
        <w:pStyle w:val="ListParagraph"/>
        <w:numPr>
          <w:ilvl w:val="0"/>
          <w:numId w:val="1"/>
        </w:numPr>
        <w:rPr>
          <w:bCs/>
        </w:rPr>
      </w:pPr>
      <w:r>
        <w:rPr>
          <w:bCs/>
        </w:rPr>
        <w:t>Supported course discussions, gave guidance to student groups on seminar leadership</w:t>
      </w:r>
      <w:r w:rsidR="004B1C82" w:rsidRPr="00757E7B">
        <w:rPr>
          <w:bCs/>
        </w:rPr>
        <w:t xml:space="preserve">, and </w:t>
      </w:r>
      <w:r>
        <w:rPr>
          <w:bCs/>
        </w:rPr>
        <w:t xml:space="preserve">provided comprehensive feedback on </w:t>
      </w:r>
      <w:r w:rsidR="004B1C82" w:rsidRPr="00757E7B">
        <w:rPr>
          <w:bCs/>
        </w:rPr>
        <w:t xml:space="preserve">student </w:t>
      </w:r>
      <w:r>
        <w:rPr>
          <w:bCs/>
        </w:rPr>
        <w:t>writing to promote effective revision</w:t>
      </w:r>
    </w:p>
    <w:p w14:paraId="3D0D9D6A" w14:textId="77777777" w:rsidR="002C4362" w:rsidRPr="00125606" w:rsidRDefault="002C4362" w:rsidP="002C4362">
      <w:pPr>
        <w:pStyle w:val="ListParagraph"/>
        <w:rPr>
          <w:bCs/>
        </w:rPr>
      </w:pPr>
    </w:p>
    <w:p w14:paraId="5F056EDE" w14:textId="65C60377" w:rsidR="00757E7B" w:rsidRDefault="002B4BE7" w:rsidP="004411A3">
      <w:pPr>
        <w:ind w:firstLine="360"/>
        <w:rPr>
          <w:rFonts w:ascii="Times New Roman" w:hAnsi="Times New Roman" w:cs="Times New Roman"/>
          <w:bCs/>
        </w:rPr>
      </w:pPr>
      <w:r w:rsidRPr="0015335C">
        <w:rPr>
          <w:rFonts w:ascii="Times New Roman" w:hAnsi="Times New Roman" w:cs="Times New Roman"/>
          <w:bCs/>
        </w:rPr>
        <w:t>The Ecol</w:t>
      </w:r>
      <w:r w:rsidR="004004D7">
        <w:rPr>
          <w:rFonts w:ascii="Times New Roman" w:hAnsi="Times New Roman" w:cs="Times New Roman"/>
          <w:bCs/>
        </w:rPr>
        <w:t xml:space="preserve">ogy of Education with </w:t>
      </w:r>
      <w:r w:rsidRPr="0015335C">
        <w:rPr>
          <w:rFonts w:ascii="Times New Roman" w:hAnsi="Times New Roman" w:cs="Times New Roman"/>
          <w:bCs/>
        </w:rPr>
        <w:t>Sara Lawrence-Lightfoot</w:t>
      </w:r>
    </w:p>
    <w:p w14:paraId="1B1E9A7F" w14:textId="79E87924" w:rsidR="00125606" w:rsidRDefault="002877A2" w:rsidP="00125606">
      <w:pPr>
        <w:pStyle w:val="ListParagraph"/>
        <w:numPr>
          <w:ilvl w:val="0"/>
          <w:numId w:val="1"/>
        </w:numPr>
        <w:rPr>
          <w:bCs/>
        </w:rPr>
      </w:pPr>
      <w:r w:rsidRPr="00757E7B">
        <w:rPr>
          <w:bCs/>
        </w:rPr>
        <w:t xml:space="preserve">Taught weekly discussion section, reflected on lectures with teaching team, and </w:t>
      </w:r>
      <w:r w:rsidR="004B1C82">
        <w:rPr>
          <w:bCs/>
        </w:rPr>
        <w:t xml:space="preserve">evaluated </w:t>
      </w:r>
      <w:r w:rsidRPr="00757E7B">
        <w:rPr>
          <w:bCs/>
        </w:rPr>
        <w:t>student essays</w:t>
      </w:r>
    </w:p>
    <w:p w14:paraId="4E5CCBA4" w14:textId="77777777" w:rsidR="002C4362" w:rsidRPr="00125606" w:rsidRDefault="002C4362" w:rsidP="002C4362">
      <w:pPr>
        <w:pStyle w:val="ListParagraph"/>
        <w:rPr>
          <w:bCs/>
        </w:rPr>
      </w:pPr>
    </w:p>
    <w:p w14:paraId="6930186B" w14:textId="77777777" w:rsidR="00757E7B" w:rsidRDefault="002B4BE7" w:rsidP="00125606">
      <w:pPr>
        <w:spacing w:before="120"/>
        <w:ind w:firstLine="360"/>
        <w:rPr>
          <w:rFonts w:ascii="Times New Roman" w:hAnsi="Times New Roman" w:cs="Times New Roman"/>
          <w:bCs/>
        </w:rPr>
      </w:pPr>
      <w:proofErr w:type="spellStart"/>
      <w:r w:rsidRPr="0015335C">
        <w:rPr>
          <w:rFonts w:ascii="Times New Roman" w:hAnsi="Times New Roman" w:cs="Times New Roman"/>
          <w:bCs/>
        </w:rPr>
        <w:t>Proseminar</w:t>
      </w:r>
      <w:proofErr w:type="spellEnd"/>
      <w:r w:rsidRPr="0015335C">
        <w:rPr>
          <w:rFonts w:ascii="Times New Roman" w:hAnsi="Times New Roman" w:cs="Times New Roman"/>
          <w:bCs/>
        </w:rPr>
        <w:t xml:space="preserve"> in School Leadership with Lee Teitel</w:t>
      </w:r>
    </w:p>
    <w:p w14:paraId="6D6D644C" w14:textId="2C6FF270" w:rsidR="00757E7B" w:rsidRPr="00757E7B" w:rsidRDefault="002B4BE7" w:rsidP="004411A3">
      <w:pPr>
        <w:spacing w:before="120"/>
        <w:ind w:firstLine="360"/>
        <w:rPr>
          <w:rFonts w:ascii="Times New Roman" w:hAnsi="Times New Roman" w:cs="Times New Roman"/>
          <w:bCs/>
        </w:rPr>
      </w:pPr>
      <w:r w:rsidRPr="00757E7B">
        <w:rPr>
          <w:rFonts w:ascii="Times New Roman" w:hAnsi="Times New Roman" w:cs="Times New Roman"/>
          <w:bCs/>
        </w:rPr>
        <w:t>School Instructional Leadership with Sarah Fiarman</w:t>
      </w:r>
    </w:p>
    <w:p w14:paraId="22DF5243" w14:textId="77777777" w:rsidR="002B4BE7" w:rsidRPr="00B66FBD" w:rsidRDefault="002B4BE7" w:rsidP="002B4BE7">
      <w:pPr>
        <w:rPr>
          <w:rFonts w:ascii="Times New Roman" w:hAnsi="Times New Roman" w:cs="Times New Roman"/>
          <w:bCs/>
        </w:rPr>
      </w:pPr>
    </w:p>
    <w:p w14:paraId="6C6391DB" w14:textId="5B7A3966" w:rsidR="002B4BE7" w:rsidRDefault="002B4BE7" w:rsidP="002B4BE7">
      <w:pPr>
        <w:rPr>
          <w:rFonts w:ascii="Times New Roman" w:hAnsi="Times New Roman" w:cs="Times New Roman"/>
          <w:bCs/>
          <w:i/>
        </w:rPr>
      </w:pPr>
      <w:r w:rsidRPr="00B66FBD">
        <w:rPr>
          <w:rFonts w:ascii="Times New Roman" w:hAnsi="Times New Roman" w:cs="Times New Roman"/>
          <w:bCs/>
        </w:rPr>
        <w:t>Star International Academy, Dearborn Heights, MI</w:t>
      </w:r>
      <w:r w:rsidRPr="00B66FBD">
        <w:rPr>
          <w:rFonts w:ascii="Times New Roman" w:hAnsi="Times New Roman" w:cs="Times New Roman"/>
          <w:bCs/>
        </w:rPr>
        <w:tab/>
        <w:t xml:space="preserve">                                                      2008-2010</w:t>
      </w:r>
      <w:r w:rsidRPr="00B66FBD">
        <w:rPr>
          <w:rFonts w:ascii="Times New Roman" w:hAnsi="Times New Roman" w:cs="Times New Roman"/>
          <w:bCs/>
        </w:rPr>
        <w:tab/>
        <w:t xml:space="preserve">       </w:t>
      </w:r>
      <w:r w:rsidRPr="00B66FBD">
        <w:rPr>
          <w:rFonts w:ascii="Times New Roman" w:hAnsi="Times New Roman" w:cs="Times New Roman"/>
          <w:bCs/>
          <w:i/>
        </w:rPr>
        <w:t>Eighth and Ninth Grade English</w:t>
      </w:r>
      <w:r w:rsidR="004411A3">
        <w:rPr>
          <w:rFonts w:ascii="Times New Roman" w:hAnsi="Times New Roman" w:cs="Times New Roman"/>
          <w:bCs/>
          <w:i/>
        </w:rPr>
        <w:t xml:space="preserve"> and English as a Second Language</w:t>
      </w:r>
      <w:r>
        <w:rPr>
          <w:rFonts w:ascii="Times New Roman" w:hAnsi="Times New Roman" w:cs="Times New Roman"/>
          <w:bCs/>
          <w:i/>
        </w:rPr>
        <w:t xml:space="preserve"> Teacher</w:t>
      </w:r>
      <w:r w:rsidRPr="0010654C">
        <w:rPr>
          <w:rFonts w:ascii="Times New Roman" w:hAnsi="Times New Roman" w:cs="Times New Roman"/>
          <w:bCs/>
          <w:i/>
        </w:rPr>
        <w:t xml:space="preserve"> </w:t>
      </w:r>
    </w:p>
    <w:p w14:paraId="0E09EA53" w14:textId="77777777" w:rsidR="002B4BE7" w:rsidRPr="0010654C" w:rsidRDefault="002B4BE7" w:rsidP="002B4BE7">
      <w:pPr>
        <w:rPr>
          <w:rFonts w:ascii="Times New Roman" w:hAnsi="Times New Roman" w:cs="Times New Roman"/>
          <w:bCs/>
        </w:rPr>
      </w:pPr>
    </w:p>
    <w:p w14:paraId="2D6F25DB" w14:textId="2AD7C8AC" w:rsidR="002B4BE7" w:rsidRDefault="002B4BE7" w:rsidP="002B4BE7">
      <w:pPr>
        <w:rPr>
          <w:rFonts w:ascii="Times New Roman" w:hAnsi="Times New Roman" w:cs="Times New Roman"/>
        </w:rPr>
      </w:pPr>
      <w:r w:rsidRPr="0010654C">
        <w:rPr>
          <w:rFonts w:ascii="Times New Roman" w:hAnsi="Times New Roman" w:cs="Times New Roman"/>
        </w:rPr>
        <w:t>Bruce Monroe Elementary School</w:t>
      </w:r>
      <w:r w:rsidRPr="00B66FBD">
        <w:rPr>
          <w:rFonts w:ascii="Times New Roman" w:hAnsi="Times New Roman" w:cs="Times New Roman"/>
        </w:rPr>
        <w:t xml:space="preserve">, </w:t>
      </w:r>
      <w:r w:rsidRPr="0010654C">
        <w:rPr>
          <w:rFonts w:ascii="Times New Roman" w:hAnsi="Times New Roman" w:cs="Times New Roman"/>
        </w:rPr>
        <w:t>Washington, DC</w:t>
      </w:r>
      <w:r w:rsidRPr="0010654C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  </w:t>
      </w:r>
      <w:r w:rsidR="00AC4F43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2005-2008</w:t>
      </w:r>
    </w:p>
    <w:p w14:paraId="1C0C02C6" w14:textId="77777777" w:rsidR="002B4BE7" w:rsidRPr="0010654C" w:rsidRDefault="002B4BE7" w:rsidP="002B4BE7">
      <w:pPr>
        <w:rPr>
          <w:rFonts w:ascii="Times New Roman" w:hAnsi="Times New Roman" w:cs="Times New Roman"/>
          <w:bCs/>
          <w:i/>
        </w:rPr>
      </w:pPr>
      <w:r>
        <w:rPr>
          <w:rFonts w:ascii="Times New Roman" w:hAnsi="Times New Roman" w:cs="Times New Roman"/>
          <w:i/>
        </w:rPr>
        <w:t>Two Way Immersion Spanish-English Bilingual Program</w:t>
      </w:r>
    </w:p>
    <w:p w14:paraId="13D332F6" w14:textId="77777777" w:rsidR="002B4BE7" w:rsidRDefault="002B4BE7" w:rsidP="002B4BE7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Kindergarten and Third Grade Teacher</w:t>
      </w:r>
    </w:p>
    <w:p w14:paraId="2856B05B" w14:textId="77777777" w:rsidR="002B4BE7" w:rsidRDefault="002B4BE7" w:rsidP="002B4BE7">
      <w:pPr>
        <w:rPr>
          <w:rFonts w:ascii="Times New Roman" w:hAnsi="Times New Roman" w:cs="Times New Roman"/>
          <w:b/>
          <w:smallCaps/>
        </w:rPr>
      </w:pPr>
    </w:p>
    <w:p w14:paraId="1949A125" w14:textId="77777777" w:rsidR="002C4362" w:rsidRDefault="002C4362" w:rsidP="001C28D9">
      <w:pPr>
        <w:rPr>
          <w:rFonts w:ascii="Times New Roman" w:hAnsi="Times New Roman" w:cs="Times New Roman"/>
          <w:b/>
          <w:bCs/>
          <w:smallCaps/>
        </w:rPr>
      </w:pPr>
    </w:p>
    <w:p w14:paraId="69DABAD7" w14:textId="366BFDC5" w:rsidR="001C28D9" w:rsidRDefault="001C28D9" w:rsidP="001C28D9">
      <w:pPr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Additional Professional Experience</w:t>
      </w:r>
    </w:p>
    <w:p w14:paraId="7AFE12F6" w14:textId="77777777" w:rsidR="001C28D9" w:rsidRDefault="001C28D9" w:rsidP="001C28D9">
      <w:pPr>
        <w:rPr>
          <w:rFonts w:ascii="Times New Roman" w:hAnsi="Times New Roman" w:cs="Times New Roman"/>
          <w:bCs/>
        </w:rPr>
      </w:pPr>
    </w:p>
    <w:p w14:paraId="329E03AC" w14:textId="7F4EA7E3" w:rsidR="0010367E" w:rsidRDefault="0010367E" w:rsidP="001C28D9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Prince George’s County Public Schools, Prince George’s County, MD</w:t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2016</w:t>
      </w:r>
    </w:p>
    <w:p w14:paraId="078B9FC9" w14:textId="56067C5A" w:rsidR="0010367E" w:rsidRDefault="00791E2A" w:rsidP="001C28D9">
      <w:pPr>
        <w:rPr>
          <w:rFonts w:ascii="Times New Roman" w:hAnsi="Times New Roman" w:cs="Times New Roman"/>
          <w:bCs/>
          <w:i/>
        </w:rPr>
      </w:pPr>
      <w:r>
        <w:rPr>
          <w:rFonts w:ascii="Times New Roman" w:hAnsi="Times New Roman" w:cs="Times New Roman"/>
          <w:bCs/>
          <w:i/>
        </w:rPr>
        <w:t xml:space="preserve">Professional Development </w:t>
      </w:r>
      <w:r w:rsidR="0010367E">
        <w:rPr>
          <w:rFonts w:ascii="Times New Roman" w:hAnsi="Times New Roman" w:cs="Times New Roman"/>
          <w:bCs/>
          <w:i/>
        </w:rPr>
        <w:t>Consultant</w:t>
      </w:r>
    </w:p>
    <w:p w14:paraId="03DFF393" w14:textId="2D11DAC9" w:rsidR="002C4362" w:rsidRPr="008008CF" w:rsidRDefault="00B77639" w:rsidP="005D22F1">
      <w:pPr>
        <w:pStyle w:val="ListParagraph"/>
        <w:numPr>
          <w:ilvl w:val="0"/>
          <w:numId w:val="1"/>
        </w:numPr>
        <w:rPr>
          <w:bCs/>
        </w:rPr>
      </w:pPr>
      <w:r>
        <w:rPr>
          <w:bCs/>
        </w:rPr>
        <w:t xml:space="preserve">With HGSE faculty member, designed and facilitated three-day </w:t>
      </w:r>
      <w:r w:rsidR="004C3133">
        <w:rPr>
          <w:bCs/>
        </w:rPr>
        <w:t xml:space="preserve">workshops </w:t>
      </w:r>
      <w:r>
        <w:rPr>
          <w:bCs/>
        </w:rPr>
        <w:t>for school teams on</w:t>
      </w:r>
      <w:r w:rsidR="004C3133">
        <w:rPr>
          <w:bCs/>
        </w:rPr>
        <w:t xml:space="preserve"> supporting immigrant students and families</w:t>
      </w:r>
    </w:p>
    <w:p w14:paraId="418FEF5F" w14:textId="77777777" w:rsidR="002C4362" w:rsidRDefault="002C4362" w:rsidP="005D22F1">
      <w:pPr>
        <w:rPr>
          <w:rFonts w:ascii="Times New Roman" w:hAnsi="Times New Roman" w:cs="Times New Roman"/>
          <w:bCs/>
        </w:rPr>
      </w:pPr>
    </w:p>
    <w:p w14:paraId="66CC8527" w14:textId="49A2185D" w:rsidR="005D22F1" w:rsidRPr="0088214E" w:rsidRDefault="0088214E" w:rsidP="005D22F1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</w:rPr>
        <w:t xml:space="preserve">Professional Programs in Education at HGSE </w:t>
      </w:r>
      <w:r>
        <w:rPr>
          <w:rFonts w:ascii="Times New Roman" w:hAnsi="Times New Roman" w:cs="Times New Roman"/>
          <w:bCs/>
        </w:rPr>
        <w:t xml:space="preserve">and </w:t>
      </w:r>
      <w:r w:rsidR="005D22F1" w:rsidRPr="0088214E">
        <w:rPr>
          <w:rFonts w:ascii="Times New Roman" w:hAnsi="Times New Roman" w:cs="Times New Roman"/>
          <w:bCs/>
        </w:rPr>
        <w:t>Various</w:t>
      </w:r>
      <w:r>
        <w:rPr>
          <w:rFonts w:ascii="Times New Roman" w:hAnsi="Times New Roman" w:cs="Times New Roman"/>
          <w:bCs/>
        </w:rPr>
        <w:t xml:space="preserve"> School</w:t>
      </w:r>
      <w:r w:rsidR="005D22F1" w:rsidRPr="0088214E">
        <w:rPr>
          <w:rFonts w:ascii="Times New Roman" w:hAnsi="Times New Roman" w:cs="Times New Roman"/>
          <w:bCs/>
        </w:rPr>
        <w:t xml:space="preserve"> Districts</w:t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    2013-2016</w:t>
      </w:r>
    </w:p>
    <w:p w14:paraId="6214345E" w14:textId="6767F026" w:rsidR="0088214E" w:rsidRPr="0088214E" w:rsidRDefault="005D22F1" w:rsidP="0088214E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  <w:i/>
        </w:rPr>
        <w:t>Instructional Consultant</w:t>
      </w:r>
      <w:r w:rsidR="0088214E">
        <w:rPr>
          <w:rFonts w:ascii="Times New Roman" w:hAnsi="Times New Roman" w:cs="Times New Roman"/>
          <w:bCs/>
          <w:i/>
        </w:rPr>
        <w:t>/Facilitator in Instructional Rounds</w:t>
      </w:r>
    </w:p>
    <w:p w14:paraId="309E8A11" w14:textId="7717923F" w:rsidR="0088214E" w:rsidRDefault="0088214E" w:rsidP="005D22F1">
      <w:pPr>
        <w:numPr>
          <w:ilvl w:val="0"/>
          <w:numId w:val="4"/>
        </w:numPr>
        <w:rPr>
          <w:rFonts w:ascii="Times New Roman" w:hAnsi="Times New Roman" w:cs="Times New Roman"/>
          <w:bCs/>
        </w:rPr>
      </w:pPr>
      <w:r w:rsidRPr="0088214E">
        <w:rPr>
          <w:rFonts w:ascii="Times New Roman" w:hAnsi="Times New Roman" w:cs="Times New Roman"/>
          <w:bCs/>
        </w:rPr>
        <w:t>T</w:t>
      </w:r>
      <w:r>
        <w:rPr>
          <w:rFonts w:ascii="Times New Roman" w:hAnsi="Times New Roman" w:cs="Times New Roman"/>
          <w:bCs/>
        </w:rPr>
        <w:t>aught</w:t>
      </w:r>
      <w:r w:rsidRPr="0088214E">
        <w:rPr>
          <w:rFonts w:ascii="Times New Roman" w:hAnsi="Times New Roman" w:cs="Times New Roman"/>
          <w:bCs/>
        </w:rPr>
        <w:t xml:space="preserve"> participants from around the world about the instructional rounds process, </w:t>
      </w:r>
      <w:r w:rsidR="00654E79">
        <w:rPr>
          <w:rFonts w:ascii="Times New Roman" w:hAnsi="Times New Roman" w:cs="Times New Roman"/>
          <w:bCs/>
        </w:rPr>
        <w:t xml:space="preserve">facilitated </w:t>
      </w:r>
      <w:r w:rsidRPr="0088214E">
        <w:rPr>
          <w:rFonts w:ascii="Times New Roman" w:hAnsi="Times New Roman" w:cs="Times New Roman"/>
          <w:bCs/>
        </w:rPr>
        <w:t>school visits</w:t>
      </w:r>
      <w:r>
        <w:rPr>
          <w:rFonts w:ascii="Times New Roman" w:hAnsi="Times New Roman" w:cs="Times New Roman"/>
          <w:bCs/>
        </w:rPr>
        <w:t xml:space="preserve"> </w:t>
      </w:r>
      <w:r w:rsidR="00654E79">
        <w:rPr>
          <w:rFonts w:ascii="Times New Roman" w:hAnsi="Times New Roman" w:cs="Times New Roman"/>
          <w:bCs/>
        </w:rPr>
        <w:t>and supported</w:t>
      </w:r>
      <w:r w:rsidRPr="0088214E">
        <w:rPr>
          <w:rFonts w:ascii="Times New Roman" w:hAnsi="Times New Roman" w:cs="Times New Roman"/>
          <w:bCs/>
        </w:rPr>
        <w:t xml:space="preserve"> teams </w:t>
      </w:r>
      <w:r>
        <w:rPr>
          <w:rFonts w:ascii="Times New Roman" w:hAnsi="Times New Roman" w:cs="Times New Roman"/>
          <w:bCs/>
        </w:rPr>
        <w:t xml:space="preserve">in </w:t>
      </w:r>
      <w:r w:rsidRPr="0088214E">
        <w:rPr>
          <w:rFonts w:ascii="Times New Roman" w:hAnsi="Times New Roman" w:cs="Times New Roman"/>
          <w:bCs/>
        </w:rPr>
        <w:t>implement</w:t>
      </w:r>
      <w:r w:rsidR="002C4362">
        <w:rPr>
          <w:rFonts w:ascii="Times New Roman" w:hAnsi="Times New Roman" w:cs="Times New Roman"/>
          <w:bCs/>
        </w:rPr>
        <w:t>ing rounds</w:t>
      </w:r>
      <w:r w:rsidRPr="0088214E">
        <w:rPr>
          <w:rFonts w:ascii="Times New Roman" w:hAnsi="Times New Roman" w:cs="Times New Roman"/>
          <w:bCs/>
        </w:rPr>
        <w:t xml:space="preserve"> in their districts</w:t>
      </w:r>
    </w:p>
    <w:p w14:paraId="323E6ECA" w14:textId="6698A961" w:rsidR="004C3133" w:rsidRPr="00654E79" w:rsidRDefault="005D22F1" w:rsidP="004C3133">
      <w:pPr>
        <w:numPr>
          <w:ilvl w:val="0"/>
          <w:numId w:val="4"/>
        </w:numPr>
        <w:rPr>
          <w:rFonts w:ascii="Times New Roman" w:hAnsi="Times New Roman" w:cs="Times New Roman"/>
          <w:bCs/>
        </w:rPr>
      </w:pPr>
      <w:r w:rsidRPr="0088214E">
        <w:rPr>
          <w:rFonts w:ascii="Times New Roman" w:hAnsi="Times New Roman" w:cs="Times New Roman"/>
          <w:bCs/>
        </w:rPr>
        <w:t>Lead networks of principals, district administrators, and teacher</w:t>
      </w:r>
      <w:r w:rsidR="0088214E">
        <w:rPr>
          <w:rFonts w:ascii="Times New Roman" w:hAnsi="Times New Roman" w:cs="Times New Roman"/>
          <w:bCs/>
        </w:rPr>
        <w:t>s</w:t>
      </w:r>
      <w:r w:rsidRPr="0088214E">
        <w:rPr>
          <w:rFonts w:ascii="Times New Roman" w:hAnsi="Times New Roman" w:cs="Times New Roman"/>
          <w:bCs/>
        </w:rPr>
        <w:t xml:space="preserve"> </w:t>
      </w:r>
      <w:r w:rsidR="00A440C0">
        <w:rPr>
          <w:rFonts w:ascii="Times New Roman" w:hAnsi="Times New Roman" w:cs="Times New Roman"/>
          <w:bCs/>
        </w:rPr>
        <w:t>using</w:t>
      </w:r>
      <w:r w:rsidRPr="0088214E">
        <w:rPr>
          <w:rFonts w:ascii="Times New Roman" w:hAnsi="Times New Roman" w:cs="Times New Roman"/>
          <w:bCs/>
        </w:rPr>
        <w:t xml:space="preserve"> instructional rounds to support school improvement efforts </w:t>
      </w:r>
    </w:p>
    <w:p w14:paraId="4411CDDD" w14:textId="77777777" w:rsidR="004B1C82" w:rsidRDefault="004B1C82" w:rsidP="001C28D9">
      <w:pPr>
        <w:rPr>
          <w:rFonts w:ascii="Times New Roman" w:hAnsi="Times New Roman" w:cs="Times New Roman"/>
          <w:bCs/>
        </w:rPr>
      </w:pPr>
    </w:p>
    <w:p w14:paraId="7CDE0BF5" w14:textId="333A2808" w:rsidR="001C28D9" w:rsidRPr="001C28D9" w:rsidRDefault="001C28D9" w:rsidP="001C28D9">
      <w:pPr>
        <w:rPr>
          <w:rFonts w:ascii="Times New Roman" w:hAnsi="Times New Roman" w:cs="Times New Roman"/>
          <w:bCs/>
          <w:i/>
        </w:rPr>
      </w:pPr>
      <w:r w:rsidRPr="001C28D9">
        <w:rPr>
          <w:rFonts w:ascii="Times New Roman" w:hAnsi="Times New Roman" w:cs="Times New Roman"/>
          <w:bCs/>
        </w:rPr>
        <w:t>Mather Elementary School, Boston, MA</w:t>
      </w:r>
      <w:r w:rsidRPr="001C28D9">
        <w:rPr>
          <w:rFonts w:ascii="Times New Roman" w:hAnsi="Times New Roman" w:cs="Times New Roman"/>
          <w:bCs/>
        </w:rPr>
        <w:tab/>
      </w:r>
      <w:r w:rsidRPr="001C28D9">
        <w:rPr>
          <w:rFonts w:ascii="Times New Roman" w:hAnsi="Times New Roman" w:cs="Times New Roman"/>
          <w:bCs/>
        </w:rPr>
        <w:tab/>
      </w:r>
      <w:r w:rsidRPr="001C28D9">
        <w:rPr>
          <w:rFonts w:ascii="Times New Roman" w:hAnsi="Times New Roman" w:cs="Times New Roman"/>
          <w:bCs/>
        </w:rPr>
        <w:tab/>
      </w:r>
      <w:r w:rsidRPr="001C28D9">
        <w:rPr>
          <w:rFonts w:ascii="Times New Roman" w:hAnsi="Times New Roman" w:cs="Times New Roman"/>
          <w:bCs/>
        </w:rPr>
        <w:tab/>
      </w:r>
      <w:r w:rsidRPr="001C28D9">
        <w:rPr>
          <w:rFonts w:ascii="Times New Roman" w:hAnsi="Times New Roman" w:cs="Times New Roman"/>
          <w:bCs/>
        </w:rPr>
        <w:tab/>
      </w:r>
      <w:r w:rsidRPr="001C28D9"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 xml:space="preserve"> </w:t>
      </w:r>
      <w:r w:rsidR="00AC4F43">
        <w:rPr>
          <w:rFonts w:ascii="Times New Roman" w:hAnsi="Times New Roman" w:cs="Times New Roman"/>
          <w:bCs/>
        </w:rPr>
        <w:t xml:space="preserve">  </w:t>
      </w:r>
      <w:r>
        <w:rPr>
          <w:rFonts w:ascii="Times New Roman" w:hAnsi="Times New Roman" w:cs="Times New Roman"/>
          <w:bCs/>
        </w:rPr>
        <w:t xml:space="preserve"> </w:t>
      </w:r>
      <w:r w:rsidRPr="001C28D9">
        <w:rPr>
          <w:rFonts w:ascii="Times New Roman" w:hAnsi="Times New Roman" w:cs="Times New Roman"/>
          <w:bCs/>
        </w:rPr>
        <w:t xml:space="preserve">2012 - </w:t>
      </w:r>
      <w:r>
        <w:rPr>
          <w:rFonts w:ascii="Times New Roman" w:hAnsi="Times New Roman" w:cs="Times New Roman"/>
          <w:bCs/>
        </w:rPr>
        <w:t>2013</w:t>
      </w:r>
    </w:p>
    <w:p w14:paraId="6D7DB322" w14:textId="77777777" w:rsidR="001C28D9" w:rsidRPr="001C28D9" w:rsidRDefault="001C28D9" w:rsidP="001C28D9">
      <w:pPr>
        <w:rPr>
          <w:rFonts w:ascii="Times New Roman" w:hAnsi="Times New Roman" w:cs="Times New Roman"/>
          <w:bCs/>
          <w:i/>
        </w:rPr>
      </w:pPr>
      <w:r w:rsidRPr="001C28D9">
        <w:rPr>
          <w:rFonts w:ascii="Times New Roman" w:hAnsi="Times New Roman" w:cs="Times New Roman"/>
          <w:bCs/>
          <w:i/>
        </w:rPr>
        <w:t>School Leadership Program Principal Intern</w:t>
      </w:r>
    </w:p>
    <w:p w14:paraId="0A4E0662" w14:textId="7B7566C4" w:rsidR="001C28D9" w:rsidRPr="001C28D9" w:rsidRDefault="001C28D9" w:rsidP="001C28D9">
      <w:pPr>
        <w:numPr>
          <w:ilvl w:val="0"/>
          <w:numId w:val="1"/>
        </w:numPr>
        <w:rPr>
          <w:rFonts w:ascii="Times New Roman" w:hAnsi="Times New Roman" w:cs="Times New Roman"/>
          <w:bCs/>
        </w:rPr>
      </w:pPr>
      <w:r w:rsidRPr="001C28D9">
        <w:rPr>
          <w:rFonts w:ascii="Times New Roman" w:hAnsi="Times New Roman" w:cs="Times New Roman"/>
          <w:bCs/>
        </w:rPr>
        <w:t xml:space="preserve">Observed, evaluated, and provided </w:t>
      </w:r>
      <w:r w:rsidR="00757E7B">
        <w:rPr>
          <w:rFonts w:ascii="Times New Roman" w:hAnsi="Times New Roman" w:cs="Times New Roman"/>
          <w:bCs/>
        </w:rPr>
        <w:t xml:space="preserve">support for </w:t>
      </w:r>
      <w:r w:rsidRPr="001C28D9">
        <w:rPr>
          <w:rFonts w:ascii="Times New Roman" w:hAnsi="Times New Roman" w:cs="Times New Roman"/>
          <w:bCs/>
        </w:rPr>
        <w:t xml:space="preserve">teachers </w:t>
      </w:r>
      <w:r w:rsidR="00E453F6">
        <w:rPr>
          <w:rFonts w:ascii="Times New Roman" w:hAnsi="Times New Roman" w:cs="Times New Roman"/>
          <w:bCs/>
        </w:rPr>
        <w:t>and grade-level teams</w:t>
      </w:r>
    </w:p>
    <w:p w14:paraId="0394124E" w14:textId="29DDCE12" w:rsidR="00E453F6" w:rsidRDefault="004411A3" w:rsidP="00E453F6">
      <w:pPr>
        <w:numPr>
          <w:ilvl w:val="0"/>
          <w:numId w:val="1"/>
        </w:num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Collaborated</w:t>
      </w:r>
      <w:r w:rsidR="001C28D9" w:rsidRPr="004411A3">
        <w:rPr>
          <w:rFonts w:ascii="Times New Roman" w:hAnsi="Times New Roman" w:cs="Times New Roman"/>
          <w:bCs/>
        </w:rPr>
        <w:t xml:space="preserve"> with </w:t>
      </w:r>
      <w:r w:rsidR="00B77639">
        <w:rPr>
          <w:rFonts w:ascii="Times New Roman" w:hAnsi="Times New Roman" w:cs="Times New Roman"/>
          <w:bCs/>
        </w:rPr>
        <w:t xml:space="preserve">faculty, </w:t>
      </w:r>
      <w:r w:rsidR="001C28D9" w:rsidRPr="004411A3">
        <w:rPr>
          <w:rFonts w:ascii="Times New Roman" w:hAnsi="Times New Roman" w:cs="Times New Roman"/>
          <w:bCs/>
        </w:rPr>
        <w:t xml:space="preserve">families, community partners, </w:t>
      </w:r>
      <w:r w:rsidRPr="004411A3">
        <w:rPr>
          <w:rFonts w:ascii="Times New Roman" w:hAnsi="Times New Roman" w:cs="Times New Roman"/>
          <w:bCs/>
        </w:rPr>
        <w:t>and central office staff</w:t>
      </w:r>
      <w:r w:rsidR="00E453F6" w:rsidRPr="004411A3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on instructional improvement </w:t>
      </w:r>
      <w:r w:rsidR="001D3147">
        <w:rPr>
          <w:rFonts w:ascii="Times New Roman" w:hAnsi="Times New Roman" w:cs="Times New Roman"/>
          <w:bCs/>
        </w:rPr>
        <w:t>strategies</w:t>
      </w:r>
    </w:p>
    <w:p w14:paraId="496B9CC3" w14:textId="77777777" w:rsidR="004411A3" w:rsidRPr="004411A3" w:rsidRDefault="004411A3" w:rsidP="004411A3">
      <w:pPr>
        <w:ind w:left="720"/>
        <w:rPr>
          <w:rFonts w:ascii="Times New Roman" w:hAnsi="Times New Roman" w:cs="Times New Roman"/>
          <w:bCs/>
        </w:rPr>
      </w:pPr>
    </w:p>
    <w:p w14:paraId="085918E2" w14:textId="591E8190" w:rsidR="00E453F6" w:rsidRPr="00E453F6" w:rsidRDefault="00E453F6" w:rsidP="00E453F6">
      <w:pPr>
        <w:rPr>
          <w:rFonts w:ascii="Times New Roman" w:hAnsi="Times New Roman" w:cs="Times New Roman"/>
          <w:bCs/>
        </w:rPr>
      </w:pPr>
      <w:r w:rsidRPr="00757E7B">
        <w:rPr>
          <w:rFonts w:ascii="Times New Roman" w:hAnsi="Times New Roman" w:cs="Times New Roman"/>
          <w:bCs/>
        </w:rPr>
        <w:t>Obama/Biden Presidential Campaign</w:t>
      </w:r>
      <w:r w:rsidRPr="00E453F6">
        <w:rPr>
          <w:rFonts w:ascii="Times New Roman" w:hAnsi="Times New Roman" w:cs="Times New Roman"/>
          <w:b/>
          <w:bCs/>
        </w:rPr>
        <w:t xml:space="preserve">, </w:t>
      </w:r>
      <w:r w:rsidRPr="00E453F6">
        <w:rPr>
          <w:rFonts w:ascii="Times New Roman" w:hAnsi="Times New Roman" w:cs="Times New Roman"/>
          <w:bCs/>
        </w:rPr>
        <w:t>Pontiac, MI and Columbus, OH</w:t>
      </w:r>
      <w:r w:rsidRPr="00E453F6">
        <w:rPr>
          <w:rFonts w:ascii="Times New Roman" w:hAnsi="Times New Roman" w:cs="Times New Roman"/>
          <w:bCs/>
        </w:rPr>
        <w:tab/>
      </w:r>
      <w:r w:rsidRPr="00E453F6">
        <w:rPr>
          <w:rFonts w:ascii="Times New Roman" w:hAnsi="Times New Roman" w:cs="Times New Roman"/>
          <w:bCs/>
        </w:rPr>
        <w:tab/>
      </w:r>
      <w:r w:rsidRPr="00E453F6">
        <w:rPr>
          <w:rFonts w:ascii="Times New Roman" w:hAnsi="Times New Roman" w:cs="Times New Roman"/>
          <w:bCs/>
        </w:rPr>
        <w:tab/>
        <w:t xml:space="preserve">  </w:t>
      </w:r>
      <w:r w:rsidR="00AC4F43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2008</w:t>
      </w:r>
    </w:p>
    <w:p w14:paraId="5D1C47C7" w14:textId="77777777" w:rsidR="00E453F6" w:rsidRPr="00E453F6" w:rsidRDefault="00E453F6" w:rsidP="00E453F6">
      <w:pPr>
        <w:rPr>
          <w:rFonts w:ascii="Times New Roman" w:hAnsi="Times New Roman" w:cs="Times New Roman"/>
          <w:bCs/>
          <w:i/>
        </w:rPr>
      </w:pPr>
      <w:r w:rsidRPr="00E453F6">
        <w:rPr>
          <w:rFonts w:ascii="Times New Roman" w:hAnsi="Times New Roman" w:cs="Times New Roman"/>
          <w:bCs/>
          <w:i/>
        </w:rPr>
        <w:t xml:space="preserve">Field Organizer </w:t>
      </w:r>
    </w:p>
    <w:p w14:paraId="6E944C7F" w14:textId="403089A6" w:rsidR="00E453F6" w:rsidRPr="00E453F6" w:rsidRDefault="00E453F6" w:rsidP="00E453F6">
      <w:pPr>
        <w:pStyle w:val="ListParagraph"/>
        <w:numPr>
          <w:ilvl w:val="0"/>
          <w:numId w:val="9"/>
        </w:numPr>
        <w:rPr>
          <w:b/>
          <w:bCs/>
        </w:rPr>
      </w:pPr>
      <w:r w:rsidRPr="00E453F6">
        <w:rPr>
          <w:bCs/>
        </w:rPr>
        <w:t xml:space="preserve">Built campaign infrastructure in Oakland County, MI and directed a team of 130 staff and volunteers in </w:t>
      </w:r>
      <w:r w:rsidR="00AC4F43" w:rsidRPr="00E453F6">
        <w:rPr>
          <w:bCs/>
        </w:rPr>
        <w:t>Columbus</w:t>
      </w:r>
      <w:r w:rsidRPr="00E453F6">
        <w:rPr>
          <w:bCs/>
        </w:rPr>
        <w:t>, OH</w:t>
      </w:r>
    </w:p>
    <w:p w14:paraId="52FC7C6F" w14:textId="77777777" w:rsidR="001C28D9" w:rsidRDefault="001C28D9" w:rsidP="002B4BE7">
      <w:pPr>
        <w:rPr>
          <w:rFonts w:ascii="Times New Roman" w:hAnsi="Times New Roman" w:cs="Times New Roman"/>
          <w:b/>
          <w:smallCaps/>
        </w:rPr>
      </w:pPr>
    </w:p>
    <w:p w14:paraId="1E337E99" w14:textId="4B291898" w:rsidR="00F05FEB" w:rsidRDefault="00E435B8" w:rsidP="00F05FEB">
      <w:pPr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Publication</w:t>
      </w:r>
      <w:r w:rsidR="00654E79">
        <w:rPr>
          <w:rFonts w:ascii="Times New Roman" w:hAnsi="Times New Roman" w:cs="Times New Roman"/>
          <w:b/>
          <w:bCs/>
          <w:smallCaps/>
        </w:rPr>
        <w:t>s</w:t>
      </w:r>
      <w:r w:rsidR="004A15D2">
        <w:rPr>
          <w:rFonts w:ascii="Times New Roman" w:hAnsi="Times New Roman" w:cs="Times New Roman"/>
          <w:b/>
          <w:bCs/>
          <w:smallCaps/>
        </w:rPr>
        <w:t xml:space="preserve">, </w:t>
      </w:r>
      <w:r w:rsidR="0077514C">
        <w:rPr>
          <w:rFonts w:ascii="Times New Roman" w:hAnsi="Times New Roman" w:cs="Times New Roman"/>
          <w:b/>
          <w:bCs/>
          <w:smallCaps/>
        </w:rPr>
        <w:t>Papers</w:t>
      </w:r>
      <w:r w:rsidR="004A15D2">
        <w:rPr>
          <w:rFonts w:ascii="Times New Roman" w:hAnsi="Times New Roman" w:cs="Times New Roman"/>
          <w:b/>
          <w:bCs/>
          <w:smallCaps/>
        </w:rPr>
        <w:t xml:space="preserve"> and Presentations</w:t>
      </w:r>
    </w:p>
    <w:p w14:paraId="43B322F8" w14:textId="012FBD6B" w:rsidR="00654E79" w:rsidRDefault="00C27EB3" w:rsidP="00C27EB3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begin"/>
      </w:r>
      <w:r w:rsidR="007C1693" w:rsidRPr="00C27EB3">
        <w:rPr>
          <w:rFonts w:ascii="Times New Roman" w:hAnsi="Times New Roman" w:cs="Times New Roman"/>
        </w:rPr>
        <w:instrText xml:space="preserve"> ADDIN ZOTERO_BIBL {"custom":[]} CSL_BIBLIOGRAPHY </w:instrText>
      </w:r>
      <w:r w:rsidRPr="00C27EB3">
        <w:rPr>
          <w:rFonts w:ascii="Times New Roman" w:hAnsi="Times New Roman" w:cs="Times New Roman"/>
        </w:rPr>
        <w:fldChar w:fldCharType="separate"/>
      </w:r>
    </w:p>
    <w:p w14:paraId="02A169B2" w14:textId="755B22DA" w:rsidR="004A15D2" w:rsidRDefault="004A15D2" w:rsidP="00020D9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(2018)</w:t>
      </w:r>
      <w:r w:rsidR="0071052F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"The Child is Not Broken": </w:t>
      </w:r>
      <w:r w:rsidR="0071052F">
        <w:rPr>
          <w:rFonts w:ascii="Times New Roman" w:hAnsi="Times New Roman" w:cs="Times New Roman"/>
        </w:rPr>
        <w:t>School Leaders' Efforts to Enact Restorative Justice. (In preparation for publication)</w:t>
      </w:r>
    </w:p>
    <w:p w14:paraId="0560896A" w14:textId="77777777" w:rsidR="004A15D2" w:rsidRDefault="004A15D2" w:rsidP="00020D96">
      <w:pPr>
        <w:rPr>
          <w:rFonts w:ascii="Times New Roman" w:hAnsi="Times New Roman" w:cs="Times New Roman"/>
        </w:rPr>
      </w:pPr>
    </w:p>
    <w:p w14:paraId="4F3015F9" w14:textId="1CCAF56A" w:rsidR="00020D96" w:rsidRDefault="0077514C" w:rsidP="00020D9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and Falk-Feigenbe</w:t>
      </w:r>
      <w:r w:rsidR="00654E79">
        <w:rPr>
          <w:rFonts w:ascii="Times New Roman" w:hAnsi="Times New Roman" w:cs="Times New Roman"/>
        </w:rPr>
        <w:t xml:space="preserve">rg, L. (2017). </w:t>
      </w:r>
      <w:r w:rsidR="00020D96">
        <w:rPr>
          <w:rFonts w:ascii="Times New Roman" w:hAnsi="Times New Roman" w:cs="Times New Roman"/>
        </w:rPr>
        <w:t xml:space="preserve"> </w:t>
      </w:r>
      <w:r w:rsidR="00020D96" w:rsidRPr="00020D96">
        <w:rPr>
          <w:rFonts w:ascii="Times New Roman" w:hAnsi="Times New Roman" w:cs="Times New Roman"/>
        </w:rPr>
        <w:t>Parental Beliefs about Socioeconomic School Integration and Inequality</w:t>
      </w:r>
      <w:r w:rsidR="00020D96">
        <w:rPr>
          <w:rFonts w:ascii="Times New Roman" w:hAnsi="Times New Roman" w:cs="Times New Roman"/>
        </w:rPr>
        <w:t>.  (</w:t>
      </w:r>
      <w:r w:rsidR="004A15D2">
        <w:rPr>
          <w:rFonts w:ascii="Times New Roman" w:hAnsi="Times New Roman" w:cs="Times New Roman"/>
        </w:rPr>
        <w:t>Under review</w:t>
      </w:r>
      <w:r w:rsidR="00020D96">
        <w:rPr>
          <w:rFonts w:ascii="Times New Roman" w:hAnsi="Times New Roman" w:cs="Times New Roman"/>
        </w:rPr>
        <w:t>)</w:t>
      </w:r>
    </w:p>
    <w:p w14:paraId="46618DAF" w14:textId="77777777" w:rsidR="00020D96" w:rsidRDefault="00020D96" w:rsidP="00020D96">
      <w:pPr>
        <w:rPr>
          <w:rFonts w:ascii="Times New Roman" w:hAnsi="Times New Roman" w:cs="Times New Roman"/>
        </w:rPr>
      </w:pPr>
    </w:p>
    <w:p w14:paraId="393A5C49" w14:textId="7626C287" w:rsidR="00020D96" w:rsidRPr="00020D96" w:rsidRDefault="00020D96" w:rsidP="00020D96">
      <w:pPr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</w:rPr>
        <w:t>Bruhn, S. (2016)</w:t>
      </w:r>
      <w:r w:rsidR="00166EA5">
        <w:rPr>
          <w:rFonts w:ascii="Times New Roman" w:hAnsi="Times New Roman" w:cs="Times New Roman"/>
        </w:rPr>
        <w:t xml:space="preserve">. "The Child is Not Broken": Relationships and Restoration in an Urban Charter School.  </w:t>
      </w:r>
      <w:r w:rsidR="001A1967">
        <w:rPr>
          <w:rFonts w:ascii="Times New Roman" w:hAnsi="Times New Roman" w:cs="Times New Roman"/>
        </w:rPr>
        <w:t xml:space="preserve">Presented at the 2017 Student Research Conference, </w:t>
      </w:r>
      <w:r w:rsidR="001A1967" w:rsidRPr="001A1967">
        <w:rPr>
          <w:rFonts w:ascii="Times New Roman" w:hAnsi="Times New Roman" w:cs="Times New Roman"/>
        </w:rPr>
        <w:t>Harvard Graduate School of Education</w:t>
      </w:r>
      <w:r w:rsidR="001A1967">
        <w:rPr>
          <w:rFonts w:ascii="Times New Roman" w:hAnsi="Times New Roman" w:cs="Times New Roman"/>
        </w:rPr>
        <w:t>.</w:t>
      </w:r>
    </w:p>
    <w:p w14:paraId="0EF33084" w14:textId="77777777" w:rsidR="00020D96" w:rsidRPr="00020D96" w:rsidRDefault="00020D96" w:rsidP="00020D96">
      <w:pPr>
        <w:rPr>
          <w:rFonts w:ascii="Times New Roman" w:hAnsi="Times New Roman" w:cs="Times New Roman"/>
          <w:b/>
        </w:rPr>
      </w:pPr>
    </w:p>
    <w:p w14:paraId="1F8259CF" w14:textId="77777777" w:rsidR="00BC4BD4" w:rsidRDefault="00BC4BD4" w:rsidP="00BC4BD4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t xml:space="preserve">Carrazza, D., Kane, P., &amp; Mildura Writers’ Festival. (2004). </w:t>
      </w:r>
      <w:r>
        <w:rPr>
          <w:rFonts w:ascii="Times New Roman" w:hAnsi="Times New Roman" w:cs="Times New Roman"/>
        </w:rPr>
        <w:t xml:space="preserve"> </w:t>
      </w:r>
      <w:r w:rsidRPr="00F05FEB">
        <w:rPr>
          <w:rFonts w:ascii="Times New Roman" w:hAnsi="Times New Roman" w:cs="Times New Roman"/>
          <w:color w:val="333333"/>
        </w:rPr>
        <w:t xml:space="preserve">Benjamin Barney: Interview in the Navajo Nation with </w:t>
      </w:r>
      <w:r w:rsidRPr="002A2E90">
        <w:rPr>
          <w:rFonts w:ascii="Times New Roman" w:hAnsi="Times New Roman" w:cs="Times New Roman"/>
          <w:color w:val="333333"/>
        </w:rPr>
        <w:t>Sarah Sn</w:t>
      </w:r>
      <w:r>
        <w:rPr>
          <w:rFonts w:ascii="Times New Roman" w:hAnsi="Times New Roman" w:cs="Times New Roman"/>
          <w:color w:val="333333"/>
        </w:rPr>
        <w:t>ydacker.</w:t>
      </w:r>
      <w:r w:rsidRPr="00F05FEB">
        <w:rPr>
          <w:rFonts w:ascii="Times New Roman" w:hAnsi="Times New Roman" w:cs="Times New Roman"/>
          <w:color w:val="333333"/>
        </w:rPr>
        <w:t> </w:t>
      </w:r>
      <w:r w:rsidRPr="00F05FEB">
        <w:rPr>
          <w:rFonts w:ascii="Times New Roman" w:hAnsi="Times New Roman" w:cs="Times New Roman"/>
          <w:i/>
          <w:iCs/>
          <w:color w:val="333333"/>
        </w:rPr>
        <w:t xml:space="preserve"> </w:t>
      </w:r>
      <w:r w:rsidRPr="00C27EB3">
        <w:rPr>
          <w:rFonts w:ascii="Times New Roman" w:hAnsi="Times New Roman" w:cs="Times New Roman"/>
          <w:i/>
          <w:iCs/>
        </w:rPr>
        <w:t>Vintage: celebrating ten years of the Mildura Writers’ Festival</w:t>
      </w:r>
      <w:r w:rsidRPr="00C27EB3">
        <w:rPr>
          <w:rFonts w:ascii="Times New Roman" w:hAnsi="Times New Roman" w:cs="Times New Roman"/>
        </w:rPr>
        <w:t>. South Yarra, Vic: Hardie Grant Books.</w:t>
      </w:r>
    </w:p>
    <w:p w14:paraId="4454EDA5" w14:textId="77777777" w:rsidR="0071052F" w:rsidRDefault="0071052F" w:rsidP="00BC4BD4">
      <w:pPr>
        <w:rPr>
          <w:rFonts w:ascii="Times New Roman" w:hAnsi="Times New Roman" w:cs="Times New Roman"/>
        </w:rPr>
      </w:pPr>
    </w:p>
    <w:p w14:paraId="1A2D8A19" w14:textId="3E547875" w:rsidR="0071052F" w:rsidRDefault="0071052F" w:rsidP="0071052F">
      <w:pPr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Fellowships</w:t>
      </w:r>
    </w:p>
    <w:p w14:paraId="2A9C040F" w14:textId="77777777" w:rsidR="0071052F" w:rsidRDefault="0071052F" w:rsidP="0071052F">
      <w:pPr>
        <w:rPr>
          <w:rFonts w:ascii="Times New Roman" w:hAnsi="Times New Roman" w:cs="Times New Roman"/>
          <w:bCs/>
          <w:smallCaps/>
        </w:rPr>
      </w:pPr>
    </w:p>
    <w:p w14:paraId="499E0582" w14:textId="1B65B800" w:rsidR="0071052F" w:rsidRDefault="00834317" w:rsidP="007105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rvard Summer School Tuition Fellowship</w:t>
      </w:r>
    </w:p>
    <w:p w14:paraId="2850894E" w14:textId="681722D5" w:rsidR="00834317" w:rsidRDefault="00834317" w:rsidP="007105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mmer 2018: $3300</w:t>
      </w:r>
    </w:p>
    <w:p w14:paraId="34B03CBE" w14:textId="53AFBFBF" w:rsidR="00834317" w:rsidRPr="00834317" w:rsidRDefault="00834317" w:rsidP="00834317">
      <w:pPr>
        <w:pStyle w:val="ListParagraph"/>
        <w:numPr>
          <w:ilvl w:val="0"/>
          <w:numId w:val="9"/>
        </w:numPr>
      </w:pPr>
      <w:r>
        <w:t xml:space="preserve">Enabled language study to support </w:t>
      </w:r>
      <w:bookmarkStart w:id="0" w:name="_GoBack"/>
      <w:bookmarkEnd w:id="0"/>
      <w:r>
        <w:t>dissertation field work</w:t>
      </w:r>
    </w:p>
    <w:p w14:paraId="092DB4E0" w14:textId="77777777" w:rsidR="0071052F" w:rsidRPr="0071052F" w:rsidRDefault="0071052F" w:rsidP="00BC4BD4">
      <w:pPr>
        <w:rPr>
          <w:rFonts w:ascii="Times New Roman" w:hAnsi="Times New Roman" w:cs="Times New Roman"/>
          <w:b/>
        </w:rPr>
      </w:pPr>
    </w:p>
    <w:p w14:paraId="52245E5B" w14:textId="7052A5DA" w:rsidR="00654E79" w:rsidRPr="00C27EB3" w:rsidRDefault="00654E79" w:rsidP="00C27EB3">
      <w:pPr>
        <w:rPr>
          <w:rFonts w:ascii="Times New Roman" w:hAnsi="Times New Roman" w:cs="Times New Roman"/>
        </w:rPr>
      </w:pPr>
    </w:p>
    <w:p w14:paraId="31CF7C55" w14:textId="0A57A445" w:rsidR="00AD2BC1" w:rsidRPr="00166EA5" w:rsidRDefault="00C27EB3" w:rsidP="002B4BE7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end"/>
      </w:r>
      <w:r w:rsidR="00CF3389">
        <w:rPr>
          <w:rFonts w:ascii="Times New Roman" w:hAnsi="Times New Roman" w:cs="Times New Roman"/>
          <w:b/>
          <w:bCs/>
          <w:smallCaps/>
        </w:rPr>
        <w:t>References</w:t>
      </w:r>
    </w:p>
    <w:p w14:paraId="4FF51489" w14:textId="77777777" w:rsidR="00CF3389" w:rsidRDefault="00CF3389" w:rsidP="002B4BE7">
      <w:pPr>
        <w:rPr>
          <w:rFonts w:ascii="Times New Roman" w:hAnsi="Times New Roman" w:cs="Times New Roman"/>
          <w:b/>
          <w:bCs/>
          <w:smallCaps/>
        </w:rPr>
        <w:sectPr w:rsidR="00CF3389" w:rsidSect="004411A3">
          <w:pgSz w:w="12240" w:h="15840"/>
          <w:pgMar w:top="1080" w:right="1440" w:bottom="1080" w:left="1440" w:header="720" w:footer="720" w:gutter="0"/>
          <w:cols w:space="720"/>
          <w:docGrid w:linePitch="360"/>
        </w:sectPr>
      </w:pPr>
    </w:p>
    <w:p w14:paraId="52D1E748" w14:textId="59A2A732" w:rsidR="00CF3389" w:rsidRDefault="00CF3389" w:rsidP="002B4BE7">
      <w:pPr>
        <w:rPr>
          <w:rFonts w:ascii="Times New Roman" w:hAnsi="Times New Roman" w:cs="Times New Roman"/>
          <w:b/>
          <w:bCs/>
          <w:smallCap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682D49" w14:paraId="77FBA961" w14:textId="77777777" w:rsidTr="00E31A66">
        <w:tc>
          <w:tcPr>
            <w:tcW w:w="4788" w:type="dxa"/>
          </w:tcPr>
          <w:p w14:paraId="25438695" w14:textId="5639DFF9" w:rsidR="00682D49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Sara Lawrence-Lightfoot</w:t>
            </w:r>
          </w:p>
          <w:p w14:paraId="439CC1A8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Emily Hargroves Fisher Professor of Education</w:t>
            </w:r>
          </w:p>
          <w:p w14:paraId="6C75D38D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Harvard University</w:t>
            </w:r>
          </w:p>
          <w:p w14:paraId="6E7DBD18" w14:textId="5D2C4725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 w:rsidRPr="0038507A">
              <w:rPr>
                <w:rFonts w:ascii="Times New Roman" w:hAnsi="Times New Roman" w:cs="Times New Roman"/>
                <w:bCs/>
              </w:rPr>
              <w:t>wendy_angus@gse.harvard.edu</w:t>
            </w:r>
          </w:p>
          <w:p w14:paraId="7B5FE96E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617.496.4837</w:t>
            </w:r>
          </w:p>
          <w:p w14:paraId="298B0B36" w14:textId="77777777" w:rsidR="00E31A66" w:rsidRDefault="00E31A66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Monroe C. Gutman Library, 463</w:t>
            </w:r>
          </w:p>
          <w:p w14:paraId="5D4D7928" w14:textId="055226A2" w:rsidR="00E31A66" w:rsidRPr="0038507A" w:rsidRDefault="00E31A66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6 Appian Way, Cambridge MA, 02138</w:t>
            </w:r>
          </w:p>
        </w:tc>
        <w:tc>
          <w:tcPr>
            <w:tcW w:w="4788" w:type="dxa"/>
          </w:tcPr>
          <w:p w14:paraId="249D1177" w14:textId="77777777" w:rsidR="00682D49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Meira Levinson</w:t>
            </w:r>
          </w:p>
          <w:p w14:paraId="38B3BE19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Professor of Education</w:t>
            </w:r>
          </w:p>
          <w:p w14:paraId="61EE2CBD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rvard University</w:t>
            </w:r>
          </w:p>
          <w:p w14:paraId="6A028048" w14:textId="13942DE8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 w:rsidRPr="00E31A66">
              <w:rPr>
                <w:rFonts w:ascii="Times New Roman" w:hAnsi="Times New Roman" w:cs="Times New Roman"/>
              </w:rPr>
              <w:t>meira_levinson@gse.harvard.edu</w:t>
            </w:r>
          </w:p>
          <w:p w14:paraId="36B1E391" w14:textId="2B1BE01C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617.496.1562</w:t>
            </w:r>
          </w:p>
          <w:p w14:paraId="3B6B7E8B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Monroe C. Gutman Library, 413</w:t>
            </w:r>
          </w:p>
          <w:p w14:paraId="002DCC1A" w14:textId="25E27131" w:rsidR="00E31A66" w:rsidRP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6 Appian Way, Cambridge MA, 02138</w:t>
            </w:r>
          </w:p>
        </w:tc>
      </w:tr>
    </w:tbl>
    <w:p w14:paraId="22CC999E" w14:textId="77777777" w:rsidR="00682D49" w:rsidRDefault="00682D49" w:rsidP="00CF3389">
      <w:pPr>
        <w:pStyle w:val="Default"/>
        <w:rPr>
          <w:rFonts w:ascii="Times New Roman" w:hAnsi="Times New Roman" w:cs="Times New Roman"/>
        </w:rPr>
        <w:sectPr w:rsidR="00682D49" w:rsidSect="00682D49">
          <w:type w:val="continuous"/>
          <w:pgSz w:w="12240" w:h="15840"/>
          <w:pgMar w:top="1440" w:right="1440" w:bottom="1440" w:left="1440" w:header="720" w:footer="720" w:gutter="0"/>
          <w:cols w:space="0"/>
          <w:docGrid w:linePitch="360"/>
        </w:sectPr>
      </w:pPr>
    </w:p>
    <w:p w14:paraId="5ABFD3DD" w14:textId="77777777" w:rsidR="00CF3389" w:rsidRPr="00CF3389" w:rsidRDefault="00CF3389" w:rsidP="00CF3389">
      <w:pPr>
        <w:rPr>
          <w:rFonts w:ascii="Times New Roman" w:hAnsi="Times New Roman" w:cs="Times New Roman"/>
          <w:bCs/>
          <w:smallCaps/>
        </w:rPr>
      </w:pPr>
    </w:p>
    <w:sectPr w:rsidR="00CF3389" w:rsidRPr="00CF3389" w:rsidSect="00682D49">
      <w:type w:val="continuous"/>
      <w:pgSz w:w="12240" w:h="15840"/>
      <w:pgMar w:top="1440" w:right="1440" w:bottom="1440" w:left="1440" w:header="720" w:footer="720" w:gutter="0"/>
      <w:cols w:space="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BD6BE29" w14:textId="77777777" w:rsidR="0071052F" w:rsidRDefault="0071052F" w:rsidP="00B66FBD">
      <w:r>
        <w:separator/>
      </w:r>
    </w:p>
  </w:endnote>
  <w:endnote w:type="continuationSeparator" w:id="0">
    <w:p w14:paraId="6D0C60B0" w14:textId="77777777" w:rsidR="0071052F" w:rsidRDefault="0071052F" w:rsidP="00B66F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BDD946" w14:textId="77777777" w:rsidR="0071052F" w:rsidRDefault="0071052F" w:rsidP="00B66FBD">
      <w:r>
        <w:separator/>
      </w:r>
    </w:p>
  </w:footnote>
  <w:footnote w:type="continuationSeparator" w:id="0">
    <w:p w14:paraId="36ECD1F2" w14:textId="77777777" w:rsidR="0071052F" w:rsidRDefault="0071052F" w:rsidP="00B66F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8743EE"/>
    <w:multiLevelType w:val="hybridMultilevel"/>
    <w:tmpl w:val="D4FA3A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18B92CA5"/>
    <w:multiLevelType w:val="hybridMultilevel"/>
    <w:tmpl w:val="CFBE66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8B734A"/>
    <w:multiLevelType w:val="hybridMultilevel"/>
    <w:tmpl w:val="230E4F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98D3F3A"/>
    <w:multiLevelType w:val="hybridMultilevel"/>
    <w:tmpl w:val="5A3E6248"/>
    <w:lvl w:ilvl="0" w:tplc="486A7468">
      <w:start w:val="1"/>
      <w:numFmt w:val="bullet"/>
      <w:lvlText w:val=""/>
      <w:lvlJc w:val="left"/>
      <w:pPr>
        <w:tabs>
          <w:tab w:val="num" w:pos="504"/>
        </w:tabs>
        <w:ind w:left="360" w:firstLine="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</w:abstractNum>
  <w:abstractNum w:abstractNumId="4">
    <w:nsid w:val="2B714C5A"/>
    <w:multiLevelType w:val="hybridMultilevel"/>
    <w:tmpl w:val="AED4AD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FAA23F0"/>
    <w:multiLevelType w:val="hybridMultilevel"/>
    <w:tmpl w:val="D0F4C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E4166BE"/>
    <w:multiLevelType w:val="hybridMultilevel"/>
    <w:tmpl w:val="A4DE42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B7572C0"/>
    <w:multiLevelType w:val="hybridMultilevel"/>
    <w:tmpl w:val="710C43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1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3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7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3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650" w:hanging="360"/>
      </w:pPr>
      <w:rPr>
        <w:rFonts w:ascii="Wingdings" w:hAnsi="Wingdings" w:hint="default"/>
      </w:rPr>
    </w:lvl>
  </w:abstractNum>
  <w:abstractNum w:abstractNumId="8">
    <w:nsid w:val="5DA66CF0"/>
    <w:multiLevelType w:val="hybridMultilevel"/>
    <w:tmpl w:val="02386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E7C409A"/>
    <w:multiLevelType w:val="hybridMultilevel"/>
    <w:tmpl w:val="B53E9C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F2200E3"/>
    <w:multiLevelType w:val="hybridMultilevel"/>
    <w:tmpl w:val="76D66D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0"/>
  </w:num>
  <w:num w:numId="3">
    <w:abstractNumId w:val="5"/>
  </w:num>
  <w:num w:numId="4">
    <w:abstractNumId w:val="6"/>
  </w:num>
  <w:num w:numId="5">
    <w:abstractNumId w:val="4"/>
  </w:num>
  <w:num w:numId="6">
    <w:abstractNumId w:val="2"/>
  </w:num>
  <w:num w:numId="7">
    <w:abstractNumId w:val="0"/>
  </w:num>
  <w:num w:numId="8">
    <w:abstractNumId w:val="3"/>
  </w:num>
  <w:num w:numId="9">
    <w:abstractNumId w:val="9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hideSpellingErrors/>
  <w:hideGrammaticalErrors/>
  <w:activeWritingStyle w:appName="MSWord" w:lang="en-US" w:vendorID="64" w:dllVersion="131078" w:nlCheck="1" w:checkStyle="1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D2BC1"/>
    <w:rsid w:val="00020D96"/>
    <w:rsid w:val="000923CF"/>
    <w:rsid w:val="0010367E"/>
    <w:rsid w:val="0010654C"/>
    <w:rsid w:val="00125606"/>
    <w:rsid w:val="0015335C"/>
    <w:rsid w:val="00166EA5"/>
    <w:rsid w:val="00176EAC"/>
    <w:rsid w:val="001A1967"/>
    <w:rsid w:val="001C28D9"/>
    <w:rsid w:val="001D3147"/>
    <w:rsid w:val="001E6BDC"/>
    <w:rsid w:val="002877A2"/>
    <w:rsid w:val="002A2E90"/>
    <w:rsid w:val="002B4BE7"/>
    <w:rsid w:val="002C4362"/>
    <w:rsid w:val="00366C77"/>
    <w:rsid w:val="0038507A"/>
    <w:rsid w:val="004004D7"/>
    <w:rsid w:val="004411A3"/>
    <w:rsid w:val="00456B3D"/>
    <w:rsid w:val="004A15D2"/>
    <w:rsid w:val="004B1C82"/>
    <w:rsid w:val="004C3133"/>
    <w:rsid w:val="005A0470"/>
    <w:rsid w:val="005D22F1"/>
    <w:rsid w:val="005F4BC4"/>
    <w:rsid w:val="00654E79"/>
    <w:rsid w:val="00682D49"/>
    <w:rsid w:val="006F50AD"/>
    <w:rsid w:val="0071052F"/>
    <w:rsid w:val="00757E7B"/>
    <w:rsid w:val="0077514C"/>
    <w:rsid w:val="0078438C"/>
    <w:rsid w:val="00791E2A"/>
    <w:rsid w:val="007C1693"/>
    <w:rsid w:val="008008CF"/>
    <w:rsid w:val="00834317"/>
    <w:rsid w:val="00863F19"/>
    <w:rsid w:val="0088214E"/>
    <w:rsid w:val="0088721F"/>
    <w:rsid w:val="008A2CEF"/>
    <w:rsid w:val="008B4019"/>
    <w:rsid w:val="00982865"/>
    <w:rsid w:val="00A4242A"/>
    <w:rsid w:val="00A440C0"/>
    <w:rsid w:val="00A6637A"/>
    <w:rsid w:val="00AC4F43"/>
    <w:rsid w:val="00AD2BC1"/>
    <w:rsid w:val="00B209C1"/>
    <w:rsid w:val="00B22371"/>
    <w:rsid w:val="00B57830"/>
    <w:rsid w:val="00B66FBD"/>
    <w:rsid w:val="00B72D62"/>
    <w:rsid w:val="00B77639"/>
    <w:rsid w:val="00B8378E"/>
    <w:rsid w:val="00B85A84"/>
    <w:rsid w:val="00BC4BD4"/>
    <w:rsid w:val="00C27EB3"/>
    <w:rsid w:val="00CF3389"/>
    <w:rsid w:val="00DC2574"/>
    <w:rsid w:val="00DD19DF"/>
    <w:rsid w:val="00E124E8"/>
    <w:rsid w:val="00E31A66"/>
    <w:rsid w:val="00E435B8"/>
    <w:rsid w:val="00E453F6"/>
    <w:rsid w:val="00EC7983"/>
    <w:rsid w:val="00F05FEB"/>
    <w:rsid w:val="00F57B4E"/>
    <w:rsid w:val="00FB0892"/>
    <w:rsid w:val="00FD6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A32AC4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4BC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2D62"/>
    <w:pPr>
      <w:ind w:left="720"/>
      <w:contextualSpacing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CF3389"/>
    <w:pPr>
      <w:widowControl w:val="0"/>
      <w:autoSpaceDE w:val="0"/>
      <w:autoSpaceDN w:val="0"/>
      <w:adjustRightInd w:val="0"/>
    </w:pPr>
    <w:rPr>
      <w:rFonts w:ascii="Garamond" w:hAnsi="Garamond" w:cs="Garamond"/>
      <w:color w:val="000000"/>
    </w:rPr>
  </w:style>
  <w:style w:type="table" w:styleId="TableGrid">
    <w:name w:val="Table Grid"/>
    <w:basedOn w:val="TableNormal"/>
    <w:uiPriority w:val="59"/>
    <w:rsid w:val="00682D4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8507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6FBD"/>
  </w:style>
  <w:style w:type="paragraph" w:styleId="Footer">
    <w:name w:val="footer"/>
    <w:basedOn w:val="Normal"/>
    <w:link w:val="Foot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6FB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4BC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2D62"/>
    <w:pPr>
      <w:ind w:left="720"/>
      <w:contextualSpacing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CF3389"/>
    <w:pPr>
      <w:widowControl w:val="0"/>
      <w:autoSpaceDE w:val="0"/>
      <w:autoSpaceDN w:val="0"/>
      <w:adjustRightInd w:val="0"/>
    </w:pPr>
    <w:rPr>
      <w:rFonts w:ascii="Garamond" w:hAnsi="Garamond" w:cs="Garamond"/>
      <w:color w:val="000000"/>
    </w:rPr>
  </w:style>
  <w:style w:type="table" w:styleId="TableGrid">
    <w:name w:val="Table Grid"/>
    <w:basedOn w:val="TableNormal"/>
    <w:uiPriority w:val="59"/>
    <w:rsid w:val="00682D4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8507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6FBD"/>
  </w:style>
  <w:style w:type="paragraph" w:styleId="Footer">
    <w:name w:val="footer"/>
    <w:basedOn w:val="Normal"/>
    <w:link w:val="Foot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6F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20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2D9B4CD-D0F6-124A-8BC4-81058CAA7D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861</Words>
  <Characters>4914</Characters>
  <Application>Microsoft Macintosh Word</Application>
  <DocSecurity>0</DocSecurity>
  <Lines>40</Lines>
  <Paragraphs>11</Paragraphs>
  <ScaleCrop>false</ScaleCrop>
  <Company>Harvard Graduate School of Education</Company>
  <LinksUpToDate>false</LinksUpToDate>
  <CharactersWithSpaces>5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Bruhn</dc:creator>
  <cp:keywords/>
  <dc:description/>
  <cp:lastModifiedBy>Harvard Educational Review Bruhn</cp:lastModifiedBy>
  <cp:revision>3</cp:revision>
  <dcterms:created xsi:type="dcterms:W3CDTF">2018-05-31T17:40:00Z</dcterms:created>
  <dcterms:modified xsi:type="dcterms:W3CDTF">2018-05-31T17:51:00Z</dcterms:modified>
</cp:coreProperties>
</file>